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11FD00" w14:textId="25D00EC7" w:rsidR="00F5134D" w:rsidRPr="00F5134D" w:rsidRDefault="00F5134D" w:rsidP="00F5134D">
      <w:pPr>
        <w:pStyle w:val="1"/>
        <w:numPr>
          <w:ilvl w:val="0"/>
          <w:numId w:val="8"/>
        </w:numPr>
      </w:pPr>
      <w:r>
        <w:rPr>
          <w:rFonts w:hint="eastAsia"/>
        </w:rPr>
        <w:t>自编码器</w:t>
      </w:r>
    </w:p>
    <w:p w14:paraId="4E252064" w14:textId="590BE0FE" w:rsidR="00F5134D" w:rsidRDefault="00F5134D" w:rsidP="00F5134D">
      <w:pPr>
        <w:pStyle w:val="2"/>
        <w:numPr>
          <w:ilvl w:val="1"/>
          <w:numId w:val="8"/>
        </w:numPr>
      </w:pPr>
      <w:r>
        <w:rPr>
          <w:rFonts w:hint="eastAsia"/>
        </w:rPr>
        <w:t>编码器和编码器网络</w:t>
      </w:r>
    </w:p>
    <w:p w14:paraId="37C35846" w14:textId="2352C3E9" w:rsidR="00F5134D" w:rsidRDefault="0093341E" w:rsidP="0093341E">
      <w:pPr>
        <w:pStyle w:val="3"/>
        <w:numPr>
          <w:ilvl w:val="2"/>
          <w:numId w:val="8"/>
        </w:numPr>
      </w:pPr>
      <w:r w:rsidRPr="0093341E">
        <w:t>自编码器概述</w:t>
      </w:r>
    </w:p>
    <w:p w14:paraId="03A0B7A4" w14:textId="77777777" w:rsidR="0095394B" w:rsidRDefault="0093341E" w:rsidP="0095394B">
      <w:pPr>
        <w:ind w:firstLine="420"/>
      </w:pPr>
      <w:r>
        <w:rPr>
          <w:rFonts w:hint="eastAsia"/>
        </w:rPr>
        <w:t>自编码器（</w:t>
      </w:r>
      <w:r>
        <w:t>AutoEncoder</w:t>
      </w:r>
      <w:r>
        <w:rPr>
          <w:rFonts w:hint="eastAsia"/>
        </w:rPr>
        <w:t>，</w:t>
      </w:r>
      <w:r>
        <w:rPr>
          <w:rFonts w:hint="eastAsia"/>
        </w:rPr>
        <w:t>A</w:t>
      </w:r>
      <w:r>
        <w:t>E</w:t>
      </w:r>
      <w:r>
        <w:t>）是一种无监督式学习模型，它可以学习到输入数据的隐含特征，同时用学习到的新特征可以重构出原始输入数据。</w:t>
      </w:r>
      <w:r>
        <w:rPr>
          <w:rFonts w:hint="eastAsia"/>
        </w:rPr>
        <w:t>自编码器的基本思想是利用输入数据本身作为监督，来指导神经网络尝试学习一个映射关系，从而得到一个重构输出，该输出尽可能接近原始输入。</w:t>
      </w:r>
      <w:r w:rsidR="0095394B">
        <w:rPr>
          <w:rFonts w:hint="eastAsia"/>
        </w:rPr>
        <w:t>自编码器的应用领域包括数据降维、特征提取、生成模型、异常检测、去噪等</w:t>
      </w:r>
      <w:r w:rsidR="0095394B">
        <w:t>。</w:t>
      </w:r>
    </w:p>
    <w:p w14:paraId="6231B13A" w14:textId="27196630" w:rsidR="0093341E" w:rsidRDefault="0093341E" w:rsidP="0093341E">
      <w:pPr>
        <w:ind w:firstLine="420"/>
      </w:pPr>
      <w:r w:rsidRPr="0093341E">
        <w:rPr>
          <w:rFonts w:hint="eastAsia"/>
        </w:rPr>
        <w:t>举个例子，有时神经网络需要接收大量的输入信息。例如，当输入信息是高清图片时，输入信息的数量可能达到上千万。直接让神经网络从这上千万个信息源中学习是一项艰巨的任务。因此，</w:t>
      </w:r>
      <w:r>
        <w:rPr>
          <w:rFonts w:hint="eastAsia"/>
        </w:rPr>
        <w:t>可以通过</w:t>
      </w:r>
      <w:r w:rsidRPr="0093341E">
        <w:rPr>
          <w:rFonts w:hint="eastAsia"/>
        </w:rPr>
        <w:t>对其进行压缩，提取出原始图片中最具代表性的信息，</w:t>
      </w:r>
      <w:r>
        <w:rPr>
          <w:rFonts w:hint="eastAsia"/>
        </w:rPr>
        <w:t>从而</w:t>
      </w:r>
      <w:r w:rsidRPr="0093341E">
        <w:rPr>
          <w:rFonts w:hint="eastAsia"/>
        </w:rPr>
        <w:t>减少输入信息的数量，然后将经过压缩的信息输入到神经网络中进行学习</w:t>
      </w:r>
      <w:r>
        <w:rPr>
          <w:rFonts w:hint="eastAsia"/>
        </w:rPr>
        <w:t>。</w:t>
      </w:r>
      <w:r w:rsidRPr="0093341E">
        <w:rPr>
          <w:rFonts w:hint="eastAsia"/>
        </w:rPr>
        <w:t>这样一来，学习过程变得简单而轻松。</w:t>
      </w:r>
      <w:r>
        <w:rPr>
          <w:rFonts w:hint="eastAsia"/>
        </w:rPr>
        <w:t>所以此时就需要</w:t>
      </w:r>
      <w:r w:rsidRPr="0093341E">
        <w:rPr>
          <w:rFonts w:hint="eastAsia"/>
        </w:rPr>
        <w:t>自编码在这种情况下发挥作用。</w:t>
      </w:r>
    </w:p>
    <w:p w14:paraId="14721203" w14:textId="427FAA52" w:rsidR="00BD392A" w:rsidRDefault="00BD392A" w:rsidP="00BD392A">
      <w:pPr>
        <w:ind w:firstLine="420"/>
        <w:jc w:val="center"/>
      </w:pPr>
    </w:p>
    <w:p w14:paraId="0D304556" w14:textId="1EEE2CC0" w:rsidR="00BD392A" w:rsidRDefault="00BD392A" w:rsidP="00BD392A">
      <w:pPr>
        <w:pStyle w:val="3"/>
        <w:numPr>
          <w:ilvl w:val="2"/>
          <w:numId w:val="8"/>
        </w:numPr>
      </w:pPr>
      <w:r w:rsidRPr="00BD392A">
        <w:rPr>
          <w:rFonts w:hint="eastAsia"/>
        </w:rPr>
        <w:t>编码器网络的结构</w:t>
      </w:r>
    </w:p>
    <w:p w14:paraId="32377620" w14:textId="563A5658" w:rsidR="00210693" w:rsidRDefault="00210693" w:rsidP="00210693">
      <w:pPr>
        <w:snapToGrid w:val="0"/>
        <w:ind w:firstLine="420"/>
      </w:pPr>
      <w:r w:rsidRPr="00210693">
        <w:rPr>
          <w:rFonts w:hint="eastAsia"/>
          <w:b/>
        </w:rPr>
        <w:t>编码器</w:t>
      </w:r>
      <w:r>
        <w:rPr>
          <w:rFonts w:hint="eastAsia"/>
        </w:rPr>
        <w:t>：是自编码器的前半部分，它负责接收输入</w:t>
      </w:r>
      <m:oMath>
        <m:r>
          <m:rPr>
            <m:sty m:val="p"/>
          </m:rPr>
          <w:rPr>
            <w:rFonts w:ascii="Cambria Math" w:hAnsi="Cambria Math"/>
          </w:rPr>
          <m:t>x</m:t>
        </m:r>
      </m:oMath>
      <w:r>
        <w:rPr>
          <w:rFonts w:hint="eastAsia"/>
        </w:rPr>
        <w:t>，</w:t>
      </w:r>
      <w:r w:rsidRPr="00210693">
        <w:rPr>
          <w:rFonts w:hint="eastAsia"/>
        </w:rPr>
        <w:t>这部分能将输入压缩成潜在空间表征，可以用编码函数</w:t>
      </w:r>
      <m:oMath>
        <m:r>
          <m:rPr>
            <m:sty m:val="p"/>
          </m:rPr>
          <w:rPr>
            <w:rFonts w:ascii="Cambria Math" w:hAnsi="Cambria Math"/>
          </w:rPr>
          <m:t>y=f</m:t>
        </m:r>
        <m:d>
          <m:dPr>
            <m:ctrlPr>
              <w:rPr>
                <w:rFonts w:ascii="Cambria Math" w:hAnsi="Cambria Math"/>
              </w:rPr>
            </m:ctrlPr>
          </m:dPr>
          <m:e>
            <m:r>
              <m:rPr>
                <m:sty m:val="p"/>
              </m:rPr>
              <w:rPr>
                <w:rFonts w:ascii="Cambria Math" w:hAnsi="Cambria Math"/>
              </w:rPr>
              <m:t>x</m:t>
            </m:r>
          </m:e>
        </m:d>
      </m:oMath>
      <w:r w:rsidRPr="00210693">
        <w:t>表示</w:t>
      </w:r>
      <w:r>
        <w:rPr>
          <w:rFonts w:hint="eastAsia"/>
        </w:rPr>
        <w:t>。</w:t>
      </w:r>
    </w:p>
    <w:p w14:paraId="40B63D88" w14:textId="4D45D85F" w:rsidR="00210693" w:rsidRDefault="00210693" w:rsidP="00210693">
      <w:pPr>
        <w:snapToGrid w:val="0"/>
        <w:ind w:firstLine="420"/>
      </w:pPr>
      <w:r w:rsidRPr="00210693">
        <w:rPr>
          <w:rFonts w:hint="eastAsia"/>
          <w:b/>
        </w:rPr>
        <w:t>解码器</w:t>
      </w:r>
      <w:r w:rsidRPr="00210693">
        <w:rPr>
          <w:rFonts w:hint="eastAsia"/>
        </w:rPr>
        <w:t>：</w:t>
      </w:r>
      <w:r>
        <w:rPr>
          <w:rFonts w:hint="eastAsia"/>
        </w:rPr>
        <w:t>是自编码器的后半部分，负责接收编码</w:t>
      </w:r>
      <w:r>
        <w:rPr>
          <w:rFonts w:hint="eastAsia"/>
        </w:rPr>
        <w:t>y</w:t>
      </w:r>
      <w:r w:rsidRPr="00210693">
        <w:rPr>
          <w:rFonts w:hint="eastAsia"/>
        </w:rPr>
        <w:t>这部分能重构来自潜在空间表征的输入，可以用解码函数</w:t>
      </w:r>
      <m:oMath>
        <m:r>
          <m:rPr>
            <m:sty m:val="p"/>
          </m:rPr>
          <w:rPr>
            <w:rFonts w:ascii="Cambria Math" w:hAnsi="Cambria Math"/>
          </w:rPr>
          <m:t>r=g</m:t>
        </m:r>
        <m:d>
          <m:dPr>
            <m:ctrlPr>
              <w:rPr>
                <w:rFonts w:ascii="Cambria Math" w:hAnsi="Cambria Math"/>
              </w:rPr>
            </m:ctrlPr>
          </m:dPr>
          <m:e>
            <m:r>
              <m:rPr>
                <m:sty m:val="p"/>
              </m:rPr>
              <w:rPr>
                <w:rFonts w:ascii="Cambria Math" w:hAnsi="Cambria Math"/>
              </w:rPr>
              <m:t>y</m:t>
            </m:r>
          </m:e>
        </m:d>
      </m:oMath>
      <w:r w:rsidRPr="00210693">
        <w:t>表示。</w:t>
      </w:r>
    </w:p>
    <w:p w14:paraId="1CC423A3" w14:textId="2629B92B" w:rsidR="00210693" w:rsidRPr="00210693" w:rsidRDefault="00210693" w:rsidP="00210693">
      <w:pPr>
        <w:snapToGrid w:val="0"/>
        <w:ind w:firstLine="420"/>
      </w:pPr>
      <w:r w:rsidRPr="00210693">
        <w:rPr>
          <w:rFonts w:hint="eastAsia"/>
        </w:rPr>
        <w:t>因此，整个自编码器可以用函数</w:t>
      </w:r>
      <m:oMath>
        <m:r>
          <m:rPr>
            <m:sty m:val="p"/>
          </m:rPr>
          <w:rPr>
            <w:rFonts w:ascii="Cambria Math" w:hAnsi="Cambria Math"/>
          </w:rPr>
          <m:t>g</m:t>
        </m:r>
        <m:d>
          <m:dPr>
            <m:ctrlPr>
              <w:rPr>
                <w:rFonts w:ascii="Cambria Math" w:hAnsi="Cambria Math"/>
              </w:rPr>
            </m:ctrlPr>
          </m:dPr>
          <m:e>
            <m:r>
              <m:rPr>
                <m:sty m:val="p"/>
              </m:rPr>
              <w:rPr>
                <w:rFonts w:ascii="Cambria Math" w:hAnsi="Cambria Math"/>
              </w:rPr>
              <m:t>f</m:t>
            </m:r>
            <m:d>
              <m:dPr>
                <m:ctrlPr>
                  <w:rPr>
                    <w:rFonts w:ascii="Cambria Math" w:hAnsi="Cambria Math"/>
                  </w:rPr>
                </m:ctrlPr>
              </m:dPr>
              <m:e>
                <m:r>
                  <m:rPr>
                    <m:sty m:val="p"/>
                  </m:rPr>
                  <w:rPr>
                    <w:rFonts w:ascii="Cambria Math" w:hAnsi="Cambria Math"/>
                  </w:rPr>
                  <m:t>x</m:t>
                </m:r>
              </m:e>
            </m:d>
          </m:e>
        </m:d>
        <m:r>
          <m:rPr>
            <m:sty m:val="p"/>
          </m:rPr>
          <w:rPr>
            <w:rFonts w:ascii="Cambria Math" w:hAnsi="Cambria Math"/>
          </w:rPr>
          <m:t>=r</m:t>
        </m:r>
      </m:oMath>
      <w:r w:rsidRPr="00210693">
        <w:t>来描述，其中输出</w:t>
      </w:r>
      <m:oMath>
        <m:r>
          <m:rPr>
            <m:sty m:val="p"/>
          </m:rPr>
          <w:rPr>
            <w:rFonts w:ascii="Cambria Math" w:hAnsi="Cambria Math"/>
          </w:rPr>
          <m:t>r</m:t>
        </m:r>
      </m:oMath>
      <w:r w:rsidRPr="00210693">
        <w:t>与原始输入</w:t>
      </w:r>
      <m:oMath>
        <m:r>
          <m:rPr>
            <m:sty m:val="p"/>
          </m:rPr>
          <w:rPr>
            <w:rFonts w:ascii="Cambria Math" w:hAnsi="Cambria Math"/>
          </w:rPr>
          <m:t>x</m:t>
        </m:r>
      </m:oMath>
      <w:r w:rsidRPr="00210693">
        <w:t>相近。</w:t>
      </w:r>
    </w:p>
    <w:p w14:paraId="0BD0CD36" w14:textId="60D03146" w:rsidR="00BD392A" w:rsidRPr="00BD392A" w:rsidRDefault="00210693" w:rsidP="00BD392A">
      <w:r>
        <w:rPr>
          <w:noProof/>
        </w:rPr>
        <w:lastRenderedPageBreak/>
        <w:drawing>
          <wp:inline distT="0" distB="0" distL="0" distR="0" wp14:anchorId="2DFF452A" wp14:editId="4AAE2F45">
            <wp:extent cx="5327650" cy="1308100"/>
            <wp:effectExtent l="0" t="0" r="6350" b="6350"/>
            <wp:docPr id="1" name="图片 1" descr="https://miro.medium.com/v2/resize:fit:700/1*V_YtxTFUqDrmmu2JqMZ-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o.medium.com/v2/resize:fit:700/1*V_YtxTFUqDrmmu2JqMZ-r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27650" cy="1308100"/>
                    </a:xfrm>
                    <a:prstGeom prst="rect">
                      <a:avLst/>
                    </a:prstGeom>
                    <a:noFill/>
                    <a:ln>
                      <a:noFill/>
                    </a:ln>
                  </pic:spPr>
                </pic:pic>
              </a:graphicData>
            </a:graphic>
          </wp:inline>
        </w:drawing>
      </w:r>
    </w:p>
    <w:p w14:paraId="1990CAD5" w14:textId="2B156C89" w:rsidR="00210693" w:rsidRDefault="00210693" w:rsidP="00210693">
      <w:pPr>
        <w:pStyle w:val="a4"/>
      </w:pPr>
      <w:r>
        <w:rPr>
          <w:rFonts w:hint="eastAsia"/>
        </w:rPr>
        <w:t>图</w:t>
      </w:r>
      <w:r>
        <w:rPr>
          <w:rFonts w:hint="eastAsia"/>
        </w:rPr>
        <w:t xml:space="preserve"> </w:t>
      </w:r>
      <w:r>
        <w:t>6</w:t>
      </w:r>
      <w:r>
        <w:rPr>
          <w:rFonts w:hint="eastAsia"/>
        </w:rPr>
        <w:noBreakHyphen/>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s 1 </w:instrText>
      </w:r>
      <w:r>
        <w:rPr>
          <w:rFonts w:hint="eastAsia"/>
        </w:rPr>
        <w:fldChar w:fldCharType="separate"/>
      </w:r>
      <w:r>
        <w:rPr>
          <w:rFonts w:hint="eastAsia"/>
          <w:noProof/>
        </w:rPr>
        <w:t>1</w:t>
      </w:r>
      <w:r>
        <w:rPr>
          <w:rFonts w:hint="eastAsia"/>
        </w:rPr>
        <w:fldChar w:fldCharType="end"/>
      </w:r>
      <w:r>
        <w:rPr>
          <w:rFonts w:hint="eastAsia"/>
        </w:rPr>
        <w:t xml:space="preserve">  </w:t>
      </w:r>
      <w:r>
        <w:rPr>
          <w:rFonts w:hint="eastAsia"/>
        </w:rPr>
        <w:t>自编码器结构</w:t>
      </w:r>
    </w:p>
    <w:p w14:paraId="6FF180FC" w14:textId="77777777" w:rsidR="00210693" w:rsidRPr="00210693" w:rsidRDefault="00210693" w:rsidP="00210693"/>
    <w:p w14:paraId="431BB769" w14:textId="02F31318" w:rsidR="000640F7" w:rsidRPr="000640F7" w:rsidRDefault="000640F7" w:rsidP="000640F7">
      <w:pPr>
        <w:pStyle w:val="3"/>
        <w:numPr>
          <w:ilvl w:val="2"/>
          <w:numId w:val="8"/>
        </w:numPr>
      </w:pPr>
      <w:r>
        <w:rPr>
          <w:rFonts w:hint="eastAsia"/>
        </w:rPr>
        <w:t>自编码器的简单实现</w:t>
      </w:r>
    </w:p>
    <w:p w14:paraId="00F8E7A5" w14:textId="5F755B76" w:rsidR="000640F7" w:rsidRPr="00560940" w:rsidRDefault="000640F7" w:rsidP="00560940">
      <w:pPr>
        <w:pStyle w:val="code"/>
        <w:ind w:right="210"/>
      </w:pPr>
      <w:r w:rsidRPr="00560940">
        <w:t xml:space="preserve">import numpy </w:t>
      </w:r>
      <w:r w:rsidRPr="00560940">
        <w:rPr>
          <w:rFonts w:hint="eastAsia"/>
        </w:rPr>
        <w:t>as</w:t>
      </w:r>
      <w:r w:rsidRPr="00560940">
        <w:t xml:space="preserve"> np</w:t>
      </w:r>
    </w:p>
    <w:p w14:paraId="5FFB5AE9" w14:textId="2258DC02" w:rsidR="000640F7" w:rsidRDefault="000640F7" w:rsidP="000640F7">
      <w:pPr>
        <w:ind w:firstLine="360"/>
      </w:pPr>
      <w:r w:rsidRPr="000640F7">
        <w:rPr>
          <w:rFonts w:hint="eastAsia"/>
        </w:rPr>
        <w:t>使用</w:t>
      </w:r>
      <w:r w:rsidRPr="000640F7">
        <w:t>Keras</w:t>
      </w:r>
      <w:r w:rsidRPr="000640F7">
        <w:t>库中的</w:t>
      </w:r>
      <w:r w:rsidRPr="000640F7">
        <w:t>mnist</w:t>
      </w:r>
      <w:r w:rsidRPr="000640F7">
        <w:t>模块来加载</w:t>
      </w:r>
      <w:r w:rsidRPr="000640F7">
        <w:t>MNIST</w:t>
      </w:r>
      <w:r w:rsidRPr="000640F7">
        <w:t>数据集。</w:t>
      </w:r>
      <w:r w:rsidRPr="000640F7">
        <w:t>MNIST</w:t>
      </w:r>
      <w:r w:rsidRPr="000640F7">
        <w:t>数据集是一个广泛使用的手写数字图像数据集，包含了大量的手写数字图片及其对应的标签。</w:t>
      </w:r>
    </w:p>
    <w:p w14:paraId="7A2B90DB" w14:textId="047EA1D9" w:rsidR="000640F7" w:rsidRPr="00560940" w:rsidRDefault="000640F7" w:rsidP="00560940">
      <w:pPr>
        <w:pStyle w:val="code"/>
        <w:ind w:right="210"/>
      </w:pPr>
      <w:r w:rsidRPr="00560940">
        <w:t>from keras.datasets import mnist</w:t>
      </w:r>
    </w:p>
    <w:p w14:paraId="0913BC81" w14:textId="1F7671E4" w:rsidR="000640F7" w:rsidRPr="00560940" w:rsidRDefault="000640F7" w:rsidP="00560940">
      <w:pPr>
        <w:pStyle w:val="code"/>
        <w:ind w:right="210"/>
      </w:pPr>
      <w:r w:rsidRPr="00560940">
        <w:t>(x_train, _), (x_test, _) = mnist.load_data()</w:t>
      </w:r>
    </w:p>
    <w:p w14:paraId="1DFC05D5" w14:textId="49DF741A" w:rsidR="000640F7" w:rsidRPr="00560940" w:rsidRDefault="000640F7" w:rsidP="00560940">
      <w:pPr>
        <w:pStyle w:val="code"/>
        <w:ind w:right="210"/>
      </w:pPr>
      <w:r w:rsidRPr="00560940">
        <w:t>x_train = (x_train / 255).reshape(-1, 784)</w:t>
      </w:r>
    </w:p>
    <w:p w14:paraId="1C75DD71" w14:textId="036D8C17" w:rsidR="000640F7" w:rsidRPr="00560940" w:rsidRDefault="000640F7" w:rsidP="00560940">
      <w:pPr>
        <w:pStyle w:val="code"/>
        <w:ind w:right="210"/>
      </w:pPr>
      <w:r w:rsidRPr="00560940">
        <w:t>x_test = (x_test / 255).reshape(-1, 784)</w:t>
      </w:r>
    </w:p>
    <w:p w14:paraId="7B60B9CD" w14:textId="45D63334" w:rsidR="000640F7" w:rsidRDefault="000640F7" w:rsidP="000640F7">
      <w:pPr>
        <w:ind w:firstLine="360"/>
      </w:pPr>
      <w:r w:rsidRPr="000640F7">
        <w:rPr>
          <w:rFonts w:hint="eastAsia"/>
        </w:rPr>
        <w:t>在这段代码中，我们只关心图像数据而不关心标签数据，所以用一个下划线表示我们不使用标签数据。对训练集和测试集的图像数据进行了归一化处理。将每个像素值除以</w:t>
      </w:r>
      <w:r w:rsidRPr="000640F7">
        <w:t>255</w:t>
      </w:r>
      <w:r w:rsidRPr="000640F7">
        <w:t>，将像素值范围从</w:t>
      </w:r>
      <w:r w:rsidRPr="000640F7">
        <w:t>0</w:t>
      </w:r>
      <w:r w:rsidRPr="000640F7">
        <w:t>到</w:t>
      </w:r>
      <w:r w:rsidRPr="000640F7">
        <w:t>255</w:t>
      </w:r>
      <w:r w:rsidRPr="000640F7">
        <w:t>缩放到</w:t>
      </w:r>
      <w:r w:rsidRPr="000640F7">
        <w:t>0</w:t>
      </w:r>
      <w:r w:rsidRPr="000640F7">
        <w:t>到</w:t>
      </w:r>
      <w:r w:rsidRPr="000640F7">
        <w:t>1</w:t>
      </w:r>
      <w:r w:rsidRPr="000640F7">
        <w:t>之间。</w:t>
      </w:r>
    </w:p>
    <w:p w14:paraId="45771926" w14:textId="0A0E835F" w:rsidR="000640F7" w:rsidRDefault="000640F7" w:rsidP="000640F7">
      <w:pPr>
        <w:ind w:firstLine="360"/>
      </w:pPr>
      <w:r>
        <w:rPr>
          <w:rFonts w:hint="eastAsia"/>
        </w:rPr>
        <w:t>定义激活函数。</w:t>
      </w:r>
    </w:p>
    <w:p w14:paraId="4EBF0728" w14:textId="4BE475E9" w:rsidR="000640F7" w:rsidRPr="00560940" w:rsidRDefault="000640F7" w:rsidP="00560940">
      <w:pPr>
        <w:pStyle w:val="code"/>
        <w:ind w:right="210"/>
      </w:pPr>
      <w:r w:rsidRPr="00560940">
        <w:t>def sigmoid(z, d=False):</w:t>
      </w:r>
    </w:p>
    <w:p w14:paraId="168C463C" w14:textId="3B2E7A1E" w:rsidR="000640F7" w:rsidRPr="00560940" w:rsidRDefault="000640F7" w:rsidP="00560940">
      <w:pPr>
        <w:pStyle w:val="code"/>
        <w:ind w:right="210"/>
      </w:pPr>
      <w:r w:rsidRPr="00560940">
        <w:rPr>
          <w:rFonts w:hint="eastAsia"/>
        </w:rPr>
        <w:t xml:space="preserve"> </w:t>
      </w:r>
      <w:r w:rsidRPr="00560940">
        <w:t xml:space="preserve">   return sigmoid(z) * (1 - sigmoid(z)) + 1e-12 if d else 1 / (1 + np.exp(-z))</w:t>
      </w:r>
    </w:p>
    <w:p w14:paraId="363F7313" w14:textId="517D61AD" w:rsidR="000640F7" w:rsidRPr="00560940" w:rsidRDefault="000640F7" w:rsidP="00560940">
      <w:pPr>
        <w:pStyle w:val="code"/>
        <w:ind w:right="210"/>
      </w:pPr>
      <w:r w:rsidRPr="00560940">
        <w:t xml:space="preserve"> </w:t>
      </w:r>
    </w:p>
    <w:p w14:paraId="52190855" w14:textId="63A500D3" w:rsidR="000640F7" w:rsidRPr="00560940" w:rsidRDefault="000640F7" w:rsidP="00560940">
      <w:pPr>
        <w:pStyle w:val="code"/>
        <w:ind w:right="210"/>
      </w:pPr>
      <w:r w:rsidRPr="00560940">
        <w:t>def relu(z, d=False):</w:t>
      </w:r>
    </w:p>
    <w:p w14:paraId="4C1D871A" w14:textId="5ECEFD3F" w:rsidR="000640F7" w:rsidRPr="00560940" w:rsidRDefault="000640F7" w:rsidP="00560940">
      <w:pPr>
        <w:pStyle w:val="code"/>
        <w:ind w:right="210"/>
      </w:pPr>
      <w:r w:rsidRPr="00560940">
        <w:t xml:space="preserve">    return (z &gt; 0)+1e-12 if d else  z * (z &gt; 0)</w:t>
      </w:r>
    </w:p>
    <w:p w14:paraId="171FD1E9" w14:textId="606B6276" w:rsidR="000640F7" w:rsidRDefault="000640F7" w:rsidP="000640F7">
      <w:pPr>
        <w:ind w:firstLine="360"/>
      </w:pPr>
      <w:r>
        <w:rPr>
          <w:rFonts w:hint="eastAsia"/>
        </w:rPr>
        <w:t>定义神经网络：第一层使用</w:t>
      </w:r>
      <w:r>
        <w:t>relu</w:t>
      </w:r>
      <w:r>
        <w:t>激活函数，输出维度为</w:t>
      </w:r>
      <w:r>
        <w:t>1024</w:t>
      </w:r>
      <w:r>
        <w:t>，输入维度为</w:t>
      </w:r>
      <w:r>
        <w:t>784</w:t>
      </w:r>
      <w:r>
        <w:rPr>
          <w:rFonts w:hint="eastAsia"/>
        </w:rPr>
        <w:t>；第二层使用</w:t>
      </w:r>
      <w:r>
        <w:t>relu</w:t>
      </w:r>
      <w:r>
        <w:t>激活函数，输出维度为</w:t>
      </w:r>
      <w:r>
        <w:t>50</w:t>
      </w:r>
      <w:r>
        <w:t>，输入维度为</w:t>
      </w:r>
      <w:r>
        <w:t>1024</w:t>
      </w:r>
      <w:r>
        <w:rPr>
          <w:rFonts w:hint="eastAsia"/>
        </w:rPr>
        <w:t>；第三层使用</w:t>
      </w:r>
      <w:r>
        <w:t>relu</w:t>
      </w:r>
      <w:r>
        <w:t>激活函数，输出维度为</w:t>
      </w:r>
      <w:r>
        <w:t>1024</w:t>
      </w:r>
      <w:r>
        <w:t>，输入维度为</w:t>
      </w:r>
      <w:r>
        <w:t>50</w:t>
      </w:r>
      <w:r>
        <w:rPr>
          <w:rFonts w:hint="eastAsia"/>
        </w:rPr>
        <w:t>；第四层使用</w:t>
      </w:r>
      <w:r>
        <w:t>sigmoid</w:t>
      </w:r>
      <w:r>
        <w:t>激活函数，输出维度为</w:t>
      </w:r>
      <w:r>
        <w:t>784</w:t>
      </w:r>
      <w:r>
        <w:t>，输入维度为</w:t>
      </w:r>
      <w:r>
        <w:t>1024</w:t>
      </w:r>
      <w:r>
        <w:t>。</w:t>
      </w:r>
    </w:p>
    <w:p w14:paraId="22FC14AE" w14:textId="7D21F68F" w:rsidR="000640F7" w:rsidRPr="00560940" w:rsidRDefault="000640F7" w:rsidP="00560940">
      <w:pPr>
        <w:pStyle w:val="code"/>
        <w:ind w:right="210"/>
      </w:pPr>
      <w:r w:rsidRPr="00560940">
        <w:lastRenderedPageBreak/>
        <w:t>layers = [</w:t>
      </w:r>
    </w:p>
    <w:p w14:paraId="36004CCE" w14:textId="77777777" w:rsidR="000640F7" w:rsidRPr="00560940" w:rsidRDefault="000640F7" w:rsidP="00560940">
      <w:pPr>
        <w:pStyle w:val="code"/>
        <w:ind w:right="210"/>
      </w:pPr>
      <w:r w:rsidRPr="00560940">
        <w:t xml:space="preserve">    {"act":relu, "shape":(1024,784)},</w:t>
      </w:r>
    </w:p>
    <w:p w14:paraId="14BA5DDD" w14:textId="414B25CC" w:rsidR="000640F7" w:rsidRPr="00560940" w:rsidRDefault="000640F7" w:rsidP="00560940">
      <w:pPr>
        <w:pStyle w:val="code"/>
        <w:ind w:right="210"/>
      </w:pPr>
      <w:r w:rsidRPr="00560940">
        <w:t xml:space="preserve">    {"act":relu, "shape":(50,1024)},</w:t>
      </w:r>
    </w:p>
    <w:p w14:paraId="7AF5D620" w14:textId="0EFA7CFE" w:rsidR="000640F7" w:rsidRPr="00560940" w:rsidRDefault="000640F7" w:rsidP="00560940">
      <w:pPr>
        <w:pStyle w:val="code"/>
        <w:ind w:right="210"/>
      </w:pPr>
      <w:r w:rsidRPr="00560940">
        <w:t xml:space="preserve">    {"act":relu, "shape":(1024,50)},</w:t>
      </w:r>
    </w:p>
    <w:p w14:paraId="3A99D5BE" w14:textId="5082AB75" w:rsidR="000640F7" w:rsidRPr="00560940" w:rsidRDefault="000640F7" w:rsidP="00560940">
      <w:pPr>
        <w:pStyle w:val="code"/>
        <w:ind w:right="210"/>
      </w:pPr>
      <w:r w:rsidRPr="00560940">
        <w:t xml:space="preserve">    {"act":sigmoid, "shape":(784,1024)}</w:t>
      </w:r>
    </w:p>
    <w:p w14:paraId="3FF89114" w14:textId="3C9CC67D" w:rsidR="000640F7" w:rsidRPr="00560940" w:rsidRDefault="008406BB" w:rsidP="00560940">
      <w:pPr>
        <w:pStyle w:val="code"/>
        <w:ind w:right="210"/>
      </w:pPr>
      <w:r>
        <w:rPr>
          <w:rFonts w:hint="eastAsia"/>
        </w:rPr>
        <w:t>]</w:t>
      </w:r>
    </w:p>
    <w:p w14:paraId="5D9CD686" w14:textId="45D77BDE" w:rsidR="000640F7" w:rsidRDefault="00C87772" w:rsidP="009C30A5">
      <w:pPr>
        <w:ind w:firstLineChars="200" w:firstLine="420"/>
      </w:pPr>
      <w:r>
        <w:rPr>
          <w:rFonts w:hint="eastAsia"/>
        </w:rPr>
        <w:t>初始化神经网络的参数</w:t>
      </w:r>
      <w:r w:rsidR="00560940">
        <w:rPr>
          <w:rFonts w:hint="eastAsia"/>
        </w:rPr>
        <w:t>，</w:t>
      </w:r>
      <w:r w:rsidR="00560940" w:rsidRPr="00560940">
        <w:rPr>
          <w:rFonts w:hint="eastAsia"/>
        </w:rPr>
        <w:t>包括权重、偏置和一些辅助变量，以及设置优化算法的一些超参数。</w:t>
      </w:r>
    </w:p>
    <w:p w14:paraId="6F6B08BD" w14:textId="33C2966B" w:rsidR="00560940" w:rsidRPr="00560940" w:rsidRDefault="00560940" w:rsidP="00560940">
      <w:pPr>
        <w:pStyle w:val="code"/>
        <w:ind w:right="210"/>
      </w:pPr>
      <w:r w:rsidRPr="00560940">
        <w:t xml:space="preserve"># </w:t>
      </w:r>
      <w:r w:rsidRPr="00560940">
        <w:t>全局变量</w:t>
      </w:r>
    </w:p>
    <w:p w14:paraId="4B115DCA" w14:textId="5D05F776" w:rsidR="00560940" w:rsidRPr="00560940" w:rsidRDefault="00560940" w:rsidP="00560940">
      <w:pPr>
        <w:pStyle w:val="code"/>
        <w:ind w:right="210"/>
      </w:pPr>
      <w:r w:rsidRPr="00560940">
        <w:t>l, errors, epochs = len(layers), [], 30</w:t>
      </w:r>
    </w:p>
    <w:p w14:paraId="48F341D5" w14:textId="7DFBFFB8" w:rsidR="00560940" w:rsidRPr="00560940" w:rsidRDefault="00560940" w:rsidP="00560940">
      <w:pPr>
        <w:pStyle w:val="code"/>
        <w:ind w:right="210"/>
      </w:pPr>
      <w:r w:rsidRPr="00560940">
        <w:rPr>
          <w:rFonts w:hint="eastAsia"/>
        </w:rPr>
        <w:t xml:space="preserve"> </w:t>
      </w:r>
    </w:p>
    <w:p w14:paraId="7A3CE150" w14:textId="200FA453" w:rsidR="00560940" w:rsidRPr="00560940" w:rsidRDefault="00560940" w:rsidP="00560940">
      <w:pPr>
        <w:pStyle w:val="code"/>
        <w:ind w:right="210"/>
      </w:pPr>
      <w:r w:rsidRPr="00560940">
        <w:t>lr, b1, b2 = 0.002, 0.9, 0.999</w:t>
      </w:r>
    </w:p>
    <w:p w14:paraId="775EB2DE" w14:textId="3750E60B" w:rsidR="00560940" w:rsidRPr="00560940" w:rsidRDefault="00560940" w:rsidP="00560940">
      <w:pPr>
        <w:pStyle w:val="code"/>
        <w:ind w:right="210"/>
      </w:pPr>
      <w:r w:rsidRPr="00560940">
        <w:t>rw,mw,rb,mb = {},{},{},{}</w:t>
      </w:r>
    </w:p>
    <w:p w14:paraId="3595F26A" w14:textId="08DB03EB" w:rsidR="00560940" w:rsidRPr="00560940" w:rsidRDefault="00560940" w:rsidP="00560940">
      <w:pPr>
        <w:pStyle w:val="code"/>
        <w:ind w:right="210"/>
      </w:pPr>
      <w:r w:rsidRPr="00560940">
        <w:rPr>
          <w:rFonts w:hint="eastAsia"/>
        </w:rPr>
        <w:t xml:space="preserve"> </w:t>
      </w:r>
    </w:p>
    <w:p w14:paraId="55320691" w14:textId="1718B5DD" w:rsidR="00560940" w:rsidRPr="00560940" w:rsidRDefault="00560940" w:rsidP="00560940">
      <w:pPr>
        <w:pStyle w:val="code"/>
        <w:ind w:right="210"/>
      </w:pPr>
      <w:r w:rsidRPr="00560940">
        <w:t>a,w,b,f, = {},{},{},{}</w:t>
      </w:r>
    </w:p>
    <w:p w14:paraId="2A05A678" w14:textId="25573291" w:rsidR="00560940" w:rsidRPr="00560940" w:rsidRDefault="00560940" w:rsidP="00560940">
      <w:pPr>
        <w:pStyle w:val="code"/>
        <w:ind w:right="210"/>
      </w:pPr>
      <w:r w:rsidRPr="00560940">
        <w:t>for i, layer in zip(range(1,l+1), layers):</w:t>
      </w:r>
    </w:p>
    <w:p w14:paraId="1D3BB5FA" w14:textId="5F18D315" w:rsidR="00560940" w:rsidRPr="00560940" w:rsidRDefault="00560940" w:rsidP="00560940">
      <w:pPr>
        <w:pStyle w:val="code"/>
        <w:ind w:right="210"/>
      </w:pPr>
      <w:r w:rsidRPr="00560940">
        <w:t xml:space="preserve">    n_out, n_in = layer["shape"]</w:t>
      </w:r>
    </w:p>
    <w:p w14:paraId="5666BE72" w14:textId="6A4427BB" w:rsidR="00560940" w:rsidRPr="00560940" w:rsidRDefault="00560940" w:rsidP="00560940">
      <w:pPr>
        <w:pStyle w:val="code"/>
        <w:ind w:right="210"/>
      </w:pPr>
      <w:r w:rsidRPr="00560940">
        <w:t xml:space="preserve">    f[i] = layer["act"]</w:t>
      </w:r>
    </w:p>
    <w:p w14:paraId="53B50F58" w14:textId="4E19140E" w:rsidR="00560940" w:rsidRPr="00560940" w:rsidRDefault="00560940" w:rsidP="00560940">
      <w:pPr>
        <w:pStyle w:val="code"/>
        <w:ind w:right="210"/>
      </w:pPr>
      <w:r w:rsidRPr="00560940">
        <w:rPr>
          <w:rFonts w:hint="eastAsia"/>
        </w:rPr>
        <w:t xml:space="preserve"> </w:t>
      </w:r>
      <w:r w:rsidRPr="00560940">
        <w:t xml:space="preserve">   # Xavier</w:t>
      </w:r>
      <w:r w:rsidRPr="00560940">
        <w:t>初始化方法</w:t>
      </w:r>
    </w:p>
    <w:p w14:paraId="5C30BC05" w14:textId="156F6F4E" w:rsidR="00560940" w:rsidRPr="00560940" w:rsidRDefault="00560940" w:rsidP="00560940">
      <w:pPr>
        <w:pStyle w:val="code"/>
        <w:ind w:right="210"/>
      </w:pPr>
      <w:r w:rsidRPr="00560940">
        <w:t xml:space="preserve">    w[i] = np.random.randn(n_out, n_in) / n_in**0.5</w:t>
      </w:r>
    </w:p>
    <w:p w14:paraId="6F0DB41D" w14:textId="04718D5D" w:rsidR="00560940" w:rsidRPr="00560940" w:rsidRDefault="00560940" w:rsidP="00560940">
      <w:pPr>
        <w:pStyle w:val="code"/>
        <w:ind w:right="210"/>
      </w:pPr>
      <w:r w:rsidRPr="00560940">
        <w:t xml:space="preserve">    b[i], rb[i], mb[i] = [np.zeros((n_out,1)) for i in [1,2,3]]</w:t>
      </w:r>
    </w:p>
    <w:p w14:paraId="1348E6FB" w14:textId="49695DE6" w:rsidR="00560940" w:rsidRPr="00560940" w:rsidRDefault="00560940" w:rsidP="00560940">
      <w:pPr>
        <w:pStyle w:val="code"/>
        <w:ind w:right="210"/>
      </w:pPr>
      <w:r w:rsidRPr="00560940">
        <w:t xml:space="preserve">    rw[i], mw[i] = [np.zeros((n_out, n_in)) for i in [1,2]]</w:t>
      </w:r>
    </w:p>
    <w:p w14:paraId="4F6A6685" w14:textId="4C2A78EC" w:rsidR="000640F7" w:rsidRDefault="00560940" w:rsidP="00560940">
      <w:pPr>
        <w:ind w:firstLine="360"/>
      </w:pPr>
      <w:r w:rsidRPr="00560940">
        <w:rPr>
          <w:rFonts w:hint="eastAsia"/>
        </w:rPr>
        <w:t>训练和验证过程，通过反向传播和</w:t>
      </w:r>
      <w:r w:rsidRPr="00560940">
        <w:t>Adam</w:t>
      </w:r>
      <w:r w:rsidRPr="00560940">
        <w:t>优化算法更新网络参数，同时计算并记录每个训练周期的验证损失</w:t>
      </w:r>
      <w:r>
        <w:rPr>
          <w:rFonts w:hint="eastAsia"/>
        </w:rPr>
        <w:t>：</w:t>
      </w:r>
    </w:p>
    <w:p w14:paraId="0E049C43" w14:textId="0B5563F3" w:rsidR="00560940" w:rsidRPr="00560940" w:rsidRDefault="00560940" w:rsidP="00560940">
      <w:pPr>
        <w:pStyle w:val="code"/>
        <w:ind w:right="210"/>
      </w:pPr>
      <w:r w:rsidRPr="00560940">
        <w:t>for t in range(1, epochs+1):</w:t>
      </w:r>
    </w:p>
    <w:p w14:paraId="323BEA74" w14:textId="0A3901C1" w:rsidR="00560940" w:rsidRDefault="00560940" w:rsidP="00560940">
      <w:pPr>
        <w:pStyle w:val="code"/>
        <w:ind w:right="210"/>
      </w:pPr>
      <w:r>
        <w:t xml:space="preserve">    # </w:t>
      </w:r>
      <w:r w:rsidR="008A01B7">
        <w:rPr>
          <w:rFonts w:hint="eastAsia"/>
        </w:rPr>
        <w:t>训练</w:t>
      </w:r>
    </w:p>
    <w:p w14:paraId="3F9E3930" w14:textId="77777777" w:rsidR="00560940" w:rsidRDefault="00560940" w:rsidP="00560940">
      <w:pPr>
        <w:pStyle w:val="code"/>
        <w:ind w:right="210"/>
      </w:pPr>
      <w:r>
        <w:t xml:space="preserve">    for batch in np.split(x_train, 30):</w:t>
      </w:r>
    </w:p>
    <w:p w14:paraId="3404ABA3" w14:textId="77777777" w:rsidR="00560940" w:rsidRDefault="00560940" w:rsidP="00560940">
      <w:pPr>
        <w:pStyle w:val="code"/>
        <w:ind w:right="210"/>
      </w:pPr>
      <w:r>
        <w:t xml:space="preserve">        # Forward pass</w:t>
      </w:r>
    </w:p>
    <w:p w14:paraId="3239490F" w14:textId="77777777" w:rsidR="00560940" w:rsidRDefault="00560940" w:rsidP="00560940">
      <w:pPr>
        <w:pStyle w:val="code"/>
        <w:ind w:right="210"/>
      </w:pPr>
      <w:r>
        <w:t xml:space="preserve">        a[0] = batch.T</w:t>
      </w:r>
    </w:p>
    <w:p w14:paraId="5AB48ACE" w14:textId="77777777" w:rsidR="00560940" w:rsidRDefault="00560940" w:rsidP="00560940">
      <w:pPr>
        <w:pStyle w:val="code"/>
        <w:ind w:right="210"/>
      </w:pPr>
      <w:r>
        <w:t xml:space="preserve">        for i in range(1,l+1):</w:t>
      </w:r>
    </w:p>
    <w:p w14:paraId="5B3DF02E" w14:textId="77777777" w:rsidR="00560940" w:rsidRDefault="00560940" w:rsidP="00560940">
      <w:pPr>
        <w:pStyle w:val="code"/>
        <w:ind w:right="210"/>
      </w:pPr>
      <w:r>
        <w:t xml:space="preserve">            a[i] = f[i]((w[i] @ a[i-1]) + b[i])</w:t>
      </w:r>
    </w:p>
    <w:p w14:paraId="7233EB66" w14:textId="05C1D515" w:rsidR="00560940" w:rsidRDefault="00560940" w:rsidP="00560940">
      <w:pPr>
        <w:pStyle w:val="code"/>
        <w:ind w:right="210"/>
      </w:pPr>
      <w:r>
        <w:t xml:space="preserve">        # </w:t>
      </w:r>
      <w:r w:rsidR="008A01B7">
        <w:rPr>
          <w:rFonts w:hint="eastAsia"/>
        </w:rPr>
        <w:t>反向传播</w:t>
      </w:r>
    </w:p>
    <w:p w14:paraId="4CDAAE53" w14:textId="77777777" w:rsidR="00560940" w:rsidRDefault="00560940" w:rsidP="00560940">
      <w:pPr>
        <w:pStyle w:val="code"/>
        <w:ind w:right="210"/>
      </w:pPr>
      <w:r>
        <w:t xml:space="preserve">        dz,dw,db = {},{},{}</w:t>
      </w:r>
    </w:p>
    <w:p w14:paraId="7C5E932B" w14:textId="77777777" w:rsidR="00560940" w:rsidRDefault="00560940" w:rsidP="00560940">
      <w:pPr>
        <w:pStyle w:val="code"/>
        <w:ind w:right="210"/>
      </w:pPr>
      <w:r>
        <w:t xml:space="preserve">        for i in range(1,l+1)[::-1]:</w:t>
      </w:r>
    </w:p>
    <w:p w14:paraId="5340E3D6" w14:textId="77777777" w:rsidR="00560940" w:rsidRDefault="00560940" w:rsidP="00560940">
      <w:pPr>
        <w:pStyle w:val="code"/>
        <w:ind w:right="210"/>
      </w:pPr>
      <w:r>
        <w:t xml:space="preserve">            d = w[i+1].T @ dz[i+1] if l-i else 0.5*(a[l]-a[0])</w:t>
      </w:r>
    </w:p>
    <w:p w14:paraId="7B717576" w14:textId="77777777" w:rsidR="00560940" w:rsidRDefault="00560940" w:rsidP="00560940">
      <w:pPr>
        <w:pStyle w:val="code"/>
        <w:ind w:right="210"/>
      </w:pPr>
      <w:r>
        <w:t xml:space="preserve">            dz[i] = d * f[i](a[i],d=1)</w:t>
      </w:r>
    </w:p>
    <w:p w14:paraId="4AB41F36" w14:textId="77777777" w:rsidR="00560940" w:rsidRDefault="00560940" w:rsidP="00560940">
      <w:pPr>
        <w:pStyle w:val="code"/>
        <w:ind w:right="210"/>
      </w:pPr>
      <w:r>
        <w:t xml:space="preserve">            dw[i] = dz[i] @ a[i-1].T</w:t>
      </w:r>
    </w:p>
    <w:p w14:paraId="7B1E3175" w14:textId="77777777" w:rsidR="00560940" w:rsidRDefault="00560940" w:rsidP="00560940">
      <w:pPr>
        <w:pStyle w:val="code"/>
        <w:ind w:right="210"/>
      </w:pPr>
      <w:r>
        <w:lastRenderedPageBreak/>
        <w:t xml:space="preserve">            db[i] = np.sum(dz[i], 1, keepdims=True)</w:t>
      </w:r>
    </w:p>
    <w:p w14:paraId="505C4359" w14:textId="4B8568E0" w:rsidR="00560940" w:rsidRDefault="00560940" w:rsidP="00560940">
      <w:pPr>
        <w:pStyle w:val="code"/>
        <w:ind w:right="210"/>
      </w:pPr>
      <w:r>
        <w:t xml:space="preserve">        </w:t>
      </w:r>
    </w:p>
    <w:p w14:paraId="7E909242" w14:textId="77777777" w:rsidR="00560940" w:rsidRDefault="00560940" w:rsidP="00560940">
      <w:pPr>
        <w:pStyle w:val="code"/>
        <w:ind w:right="210"/>
      </w:pPr>
      <w:r>
        <w:t xml:space="preserve">        def adam(m, r, z, dz, i):</w:t>
      </w:r>
    </w:p>
    <w:p w14:paraId="0B47E185" w14:textId="77777777" w:rsidR="00560940" w:rsidRDefault="00560940" w:rsidP="00560940">
      <w:pPr>
        <w:pStyle w:val="code"/>
        <w:ind w:right="210"/>
      </w:pPr>
      <w:r>
        <w:t xml:space="preserve">            m[i] = b1 * m[i] + (1 - b1) * dz[i]</w:t>
      </w:r>
    </w:p>
    <w:p w14:paraId="5FA36263" w14:textId="77777777" w:rsidR="00560940" w:rsidRDefault="00560940" w:rsidP="00560940">
      <w:pPr>
        <w:pStyle w:val="code"/>
        <w:ind w:right="210"/>
      </w:pPr>
      <w:r>
        <w:t xml:space="preserve">            r[i] = b2 * r[i] + (1 - b2) * dz[i]**2</w:t>
      </w:r>
    </w:p>
    <w:p w14:paraId="1A025D37" w14:textId="77777777" w:rsidR="00560940" w:rsidRDefault="00560940" w:rsidP="00560940">
      <w:pPr>
        <w:pStyle w:val="code"/>
        <w:ind w:right="210"/>
      </w:pPr>
      <w:r>
        <w:t xml:space="preserve">            m_hat = m[i] / (1. - b1**t)</w:t>
      </w:r>
    </w:p>
    <w:p w14:paraId="67BEB403" w14:textId="77777777" w:rsidR="00560940" w:rsidRDefault="00560940" w:rsidP="00560940">
      <w:pPr>
        <w:pStyle w:val="code"/>
        <w:ind w:right="210"/>
      </w:pPr>
      <w:r>
        <w:t xml:space="preserve">            r_hat = r[i] / (1. - b2**t) </w:t>
      </w:r>
    </w:p>
    <w:p w14:paraId="1A0CB74D" w14:textId="77777777" w:rsidR="00560940" w:rsidRDefault="00560940" w:rsidP="00560940">
      <w:pPr>
        <w:pStyle w:val="code"/>
        <w:ind w:right="210"/>
      </w:pPr>
      <w:r>
        <w:t xml:space="preserve">            z[i] -= lr * m_hat / (r_hat**0.5 + 1e-12)</w:t>
      </w:r>
    </w:p>
    <w:p w14:paraId="74E0C123" w14:textId="77777777" w:rsidR="00560940" w:rsidRDefault="00560940" w:rsidP="00560940">
      <w:pPr>
        <w:pStyle w:val="code"/>
        <w:ind w:right="210"/>
      </w:pPr>
      <w:r>
        <w:t xml:space="preserve">        for i in range(1,l+1):</w:t>
      </w:r>
    </w:p>
    <w:p w14:paraId="6D5E5672" w14:textId="77777777" w:rsidR="00560940" w:rsidRDefault="00560940" w:rsidP="00560940">
      <w:pPr>
        <w:pStyle w:val="code"/>
        <w:ind w:right="210"/>
      </w:pPr>
      <w:r>
        <w:t xml:space="preserve">            adam(mw, rw, w, dw, i)</w:t>
      </w:r>
    </w:p>
    <w:p w14:paraId="572741A2" w14:textId="77777777" w:rsidR="00560940" w:rsidRDefault="00560940" w:rsidP="00560940">
      <w:pPr>
        <w:pStyle w:val="code"/>
        <w:ind w:right="210"/>
      </w:pPr>
      <w:r>
        <w:t xml:space="preserve">            adam(mb, rb, b, db, i)</w:t>
      </w:r>
    </w:p>
    <w:p w14:paraId="180DC530" w14:textId="487F023B" w:rsidR="00560940" w:rsidRDefault="00560940" w:rsidP="00560940">
      <w:pPr>
        <w:pStyle w:val="code"/>
        <w:ind w:right="210"/>
      </w:pPr>
      <w:r>
        <w:t xml:space="preserve">    # </w:t>
      </w:r>
      <w:r w:rsidR="008A01B7">
        <w:rPr>
          <w:rFonts w:hint="eastAsia"/>
        </w:rPr>
        <w:t>验证</w:t>
      </w:r>
    </w:p>
    <w:p w14:paraId="6352740A" w14:textId="77777777" w:rsidR="00560940" w:rsidRDefault="00560940" w:rsidP="00560940">
      <w:pPr>
        <w:pStyle w:val="code"/>
        <w:ind w:right="210"/>
      </w:pPr>
      <w:r>
        <w:t xml:space="preserve">    a[0] = x_test.T</w:t>
      </w:r>
    </w:p>
    <w:p w14:paraId="6D3A86E9" w14:textId="77777777" w:rsidR="00560940" w:rsidRDefault="00560940" w:rsidP="00560940">
      <w:pPr>
        <w:pStyle w:val="code"/>
        <w:ind w:right="210"/>
      </w:pPr>
      <w:r>
        <w:t xml:space="preserve">    for i in range(1,l+1):</w:t>
      </w:r>
    </w:p>
    <w:p w14:paraId="79568C55" w14:textId="77777777" w:rsidR="00560940" w:rsidRDefault="00560940" w:rsidP="00560940">
      <w:pPr>
        <w:pStyle w:val="code"/>
        <w:ind w:right="210"/>
      </w:pPr>
      <w:r>
        <w:t xml:space="preserve">        a[i] = f[i]((w[i] @ a[i-1]) + b[i])</w:t>
      </w:r>
    </w:p>
    <w:p w14:paraId="0852841B" w14:textId="77777777" w:rsidR="00560940" w:rsidRDefault="00560940" w:rsidP="00560940">
      <w:pPr>
        <w:pStyle w:val="code"/>
        <w:ind w:right="210"/>
      </w:pPr>
      <w:r>
        <w:t xml:space="preserve">    errors += [np.mean((a[l]-a[0])**2)]</w:t>
      </w:r>
    </w:p>
    <w:p w14:paraId="146DE6BB" w14:textId="60A2B096" w:rsidR="00560940" w:rsidRDefault="00560940" w:rsidP="00560940">
      <w:pPr>
        <w:pStyle w:val="code"/>
        <w:ind w:right="210"/>
      </w:pPr>
      <w:r>
        <w:t xml:space="preserve">    print("Val loss - ", errors[-1])</w:t>
      </w:r>
    </w:p>
    <w:p w14:paraId="31D25BFF" w14:textId="21D237CD" w:rsidR="00560940" w:rsidRPr="00560940" w:rsidRDefault="009C30A5" w:rsidP="009C30A5">
      <w:pPr>
        <w:ind w:firstLineChars="200" w:firstLine="420"/>
      </w:pPr>
      <w:r>
        <w:rPr>
          <w:rFonts w:hint="eastAsia"/>
        </w:rPr>
        <w:t>将结果输出：</w:t>
      </w:r>
    </w:p>
    <w:p w14:paraId="2DB0BE99" w14:textId="77777777" w:rsidR="009C30A5" w:rsidRDefault="009C30A5" w:rsidP="009C30A5">
      <w:pPr>
        <w:pStyle w:val="code"/>
        <w:ind w:right="210"/>
      </w:pPr>
      <w:r>
        <w:t>import matplotlib.pyplot as plt</w:t>
      </w:r>
    </w:p>
    <w:p w14:paraId="708CD224" w14:textId="77777777" w:rsidR="009C30A5" w:rsidRDefault="009C30A5" w:rsidP="009C30A5">
      <w:pPr>
        <w:pStyle w:val="code"/>
        <w:ind w:right="210"/>
      </w:pPr>
      <w:r>
        <w:t>y_pred = []</w:t>
      </w:r>
    </w:p>
    <w:p w14:paraId="656691C2" w14:textId="77777777" w:rsidR="009C30A5" w:rsidRDefault="009C30A5" w:rsidP="009C30A5">
      <w:pPr>
        <w:pStyle w:val="code"/>
        <w:ind w:right="210"/>
      </w:pPr>
      <w:r>
        <w:t>a[0] = x_train[:20].T</w:t>
      </w:r>
    </w:p>
    <w:p w14:paraId="2AF2A1DC" w14:textId="77777777" w:rsidR="009C30A5" w:rsidRDefault="009C30A5" w:rsidP="009C30A5">
      <w:pPr>
        <w:pStyle w:val="code"/>
        <w:ind w:right="210"/>
      </w:pPr>
      <w:r>
        <w:t>#forward pass</w:t>
      </w:r>
    </w:p>
    <w:p w14:paraId="39383B5B" w14:textId="77777777" w:rsidR="009C30A5" w:rsidRDefault="009C30A5" w:rsidP="009C30A5">
      <w:pPr>
        <w:pStyle w:val="code"/>
        <w:ind w:right="210"/>
      </w:pPr>
      <w:r>
        <w:t>for i in range(1,l+1):</w:t>
      </w:r>
    </w:p>
    <w:p w14:paraId="3D49E202" w14:textId="77777777" w:rsidR="009C30A5" w:rsidRDefault="009C30A5" w:rsidP="009C30A5">
      <w:pPr>
        <w:pStyle w:val="code"/>
        <w:ind w:right="210"/>
      </w:pPr>
      <w:r>
        <w:t xml:space="preserve">    a[i] = f[i](w[i] @ a[i-1] + b[i])</w:t>
      </w:r>
    </w:p>
    <w:p w14:paraId="5670394C" w14:textId="77777777" w:rsidR="009C30A5" w:rsidRDefault="009C30A5" w:rsidP="009C30A5">
      <w:pPr>
        <w:pStyle w:val="code"/>
        <w:ind w:right="210"/>
      </w:pPr>
      <w:r>
        <w:t>y_pred = a[l]</w:t>
      </w:r>
    </w:p>
    <w:p w14:paraId="2A52F8E5" w14:textId="77777777" w:rsidR="009C30A5" w:rsidRDefault="009C30A5" w:rsidP="009C30A5">
      <w:pPr>
        <w:pStyle w:val="code"/>
        <w:ind w:right="210"/>
      </w:pPr>
    </w:p>
    <w:p w14:paraId="4C232C54" w14:textId="77777777" w:rsidR="009C30A5" w:rsidRDefault="009C30A5" w:rsidP="009C30A5">
      <w:pPr>
        <w:pStyle w:val="code"/>
        <w:ind w:right="210"/>
      </w:pPr>
      <w:r>
        <w:t>plt.figure(figsize=(20,5))</w:t>
      </w:r>
    </w:p>
    <w:p w14:paraId="7C6862C3" w14:textId="77777777" w:rsidR="009C30A5" w:rsidRDefault="009C30A5" w:rsidP="009C30A5">
      <w:pPr>
        <w:pStyle w:val="code"/>
        <w:ind w:right="210"/>
      </w:pPr>
    </w:p>
    <w:p w14:paraId="4BA1C149" w14:textId="77777777" w:rsidR="009C30A5" w:rsidRDefault="009C30A5" w:rsidP="009C30A5">
      <w:pPr>
        <w:pStyle w:val="code"/>
        <w:ind w:right="210"/>
      </w:pPr>
      <w:r>
        <w:t>for i in range(20):</w:t>
      </w:r>
    </w:p>
    <w:p w14:paraId="1780DD79" w14:textId="77777777" w:rsidR="009C30A5" w:rsidRDefault="009C30A5" w:rsidP="009C30A5">
      <w:pPr>
        <w:pStyle w:val="code"/>
        <w:ind w:right="210"/>
      </w:pPr>
      <w:r>
        <w:t xml:space="preserve">    plt.subplot(3, 20, i + 1)</w:t>
      </w:r>
    </w:p>
    <w:p w14:paraId="45BD172A" w14:textId="77777777" w:rsidR="009C30A5" w:rsidRDefault="009C30A5" w:rsidP="009C30A5">
      <w:pPr>
        <w:pStyle w:val="code"/>
        <w:ind w:right="210"/>
      </w:pPr>
      <w:r>
        <w:t xml:space="preserve">    plt.imshow(x_train[i].reshape(28,28), cmap="gray")</w:t>
      </w:r>
    </w:p>
    <w:p w14:paraId="022E868B" w14:textId="77777777" w:rsidR="009C30A5" w:rsidRDefault="009C30A5" w:rsidP="009C30A5">
      <w:pPr>
        <w:pStyle w:val="code"/>
        <w:ind w:right="210"/>
      </w:pPr>
      <w:r>
        <w:t xml:space="preserve">    plt.axis("off")</w:t>
      </w:r>
    </w:p>
    <w:p w14:paraId="4DEC45A2" w14:textId="77777777" w:rsidR="009C30A5" w:rsidRDefault="009C30A5" w:rsidP="009C30A5">
      <w:pPr>
        <w:pStyle w:val="code"/>
        <w:ind w:right="210"/>
      </w:pPr>
      <w:r>
        <w:t xml:space="preserve">    plt.grid(b=False)</w:t>
      </w:r>
    </w:p>
    <w:p w14:paraId="7C382819" w14:textId="77777777" w:rsidR="009C30A5" w:rsidRDefault="009C30A5" w:rsidP="009C30A5">
      <w:pPr>
        <w:pStyle w:val="code"/>
        <w:ind w:right="210"/>
      </w:pPr>
    </w:p>
    <w:p w14:paraId="11674C88" w14:textId="77777777" w:rsidR="009C30A5" w:rsidRDefault="009C30A5" w:rsidP="009C30A5">
      <w:pPr>
        <w:pStyle w:val="code"/>
        <w:ind w:right="210"/>
      </w:pPr>
      <w:r>
        <w:t>for i in range(20):</w:t>
      </w:r>
    </w:p>
    <w:p w14:paraId="42EFC437" w14:textId="77777777" w:rsidR="009C30A5" w:rsidRDefault="009C30A5" w:rsidP="009C30A5">
      <w:pPr>
        <w:pStyle w:val="code"/>
        <w:ind w:right="210"/>
      </w:pPr>
      <w:r>
        <w:t xml:space="preserve">    plt.subplot(3, 20, i + 1 + 20)</w:t>
      </w:r>
    </w:p>
    <w:p w14:paraId="03473E69" w14:textId="77777777" w:rsidR="009C30A5" w:rsidRDefault="009C30A5" w:rsidP="009C30A5">
      <w:pPr>
        <w:pStyle w:val="code"/>
        <w:ind w:right="210"/>
      </w:pPr>
      <w:r>
        <w:t xml:space="preserve">    plt.imshow(a[l-2].T[i].reshape(5,-1), cmap="gray")</w:t>
      </w:r>
    </w:p>
    <w:p w14:paraId="5F32001C" w14:textId="77777777" w:rsidR="009C30A5" w:rsidRDefault="009C30A5" w:rsidP="009C30A5">
      <w:pPr>
        <w:pStyle w:val="code"/>
        <w:ind w:right="210"/>
      </w:pPr>
      <w:r>
        <w:t xml:space="preserve">    plt.axis("off")</w:t>
      </w:r>
    </w:p>
    <w:p w14:paraId="1C3B1455" w14:textId="77777777" w:rsidR="009C30A5" w:rsidRDefault="009C30A5" w:rsidP="009C30A5">
      <w:pPr>
        <w:pStyle w:val="code"/>
        <w:ind w:right="210"/>
      </w:pPr>
      <w:r>
        <w:t xml:space="preserve">    plt.grid(b=False)</w:t>
      </w:r>
    </w:p>
    <w:p w14:paraId="2187C969" w14:textId="77777777" w:rsidR="009C30A5" w:rsidRDefault="009C30A5" w:rsidP="009C30A5">
      <w:pPr>
        <w:pStyle w:val="code"/>
        <w:ind w:right="210"/>
      </w:pPr>
      <w:r>
        <w:lastRenderedPageBreak/>
        <w:t xml:space="preserve">    </w:t>
      </w:r>
    </w:p>
    <w:p w14:paraId="71469463" w14:textId="77777777" w:rsidR="009C30A5" w:rsidRDefault="009C30A5" w:rsidP="009C30A5">
      <w:pPr>
        <w:pStyle w:val="code"/>
        <w:ind w:right="210"/>
      </w:pPr>
      <w:r>
        <w:t>for i in range(20):</w:t>
      </w:r>
    </w:p>
    <w:p w14:paraId="3BB7929A" w14:textId="77777777" w:rsidR="009C30A5" w:rsidRDefault="009C30A5" w:rsidP="009C30A5">
      <w:pPr>
        <w:pStyle w:val="code"/>
        <w:ind w:right="210"/>
      </w:pPr>
      <w:r>
        <w:t xml:space="preserve">    plt.subplot(3, 20, i + 1 + 40)</w:t>
      </w:r>
    </w:p>
    <w:p w14:paraId="0C7FE282" w14:textId="77777777" w:rsidR="009C30A5" w:rsidRDefault="009C30A5" w:rsidP="009C30A5">
      <w:pPr>
        <w:pStyle w:val="code"/>
        <w:ind w:right="210"/>
      </w:pPr>
      <w:r>
        <w:t xml:space="preserve">    plt.imshow(y_pred.T[i].reshape(28,28), cmap="gray")</w:t>
      </w:r>
    </w:p>
    <w:p w14:paraId="2121506C" w14:textId="77777777" w:rsidR="009C30A5" w:rsidRDefault="009C30A5" w:rsidP="009C30A5">
      <w:pPr>
        <w:pStyle w:val="code"/>
        <w:ind w:right="210"/>
      </w:pPr>
      <w:r>
        <w:t xml:space="preserve">    plt.axis("off")</w:t>
      </w:r>
    </w:p>
    <w:p w14:paraId="161705BF" w14:textId="77777777" w:rsidR="009C30A5" w:rsidRDefault="009C30A5" w:rsidP="009C30A5">
      <w:pPr>
        <w:pStyle w:val="code"/>
        <w:ind w:right="210"/>
      </w:pPr>
      <w:r>
        <w:t xml:space="preserve">    plt.grid(b=False)</w:t>
      </w:r>
    </w:p>
    <w:p w14:paraId="0C4420F2" w14:textId="77777777" w:rsidR="009C30A5" w:rsidRDefault="009C30A5" w:rsidP="009C30A5">
      <w:pPr>
        <w:pStyle w:val="code"/>
        <w:ind w:right="210"/>
      </w:pPr>
    </w:p>
    <w:p w14:paraId="566983DB" w14:textId="2CB08C01" w:rsidR="000640F7" w:rsidRDefault="009C30A5" w:rsidP="009C30A5">
      <w:pPr>
        <w:pStyle w:val="code"/>
        <w:ind w:right="210"/>
      </w:pPr>
      <w:r>
        <w:t>plt.show()</w:t>
      </w:r>
    </w:p>
    <w:p w14:paraId="3A0D5F02" w14:textId="0AE72804" w:rsidR="009C30A5" w:rsidRDefault="009C30A5" w:rsidP="00085604"/>
    <w:p w14:paraId="38694340" w14:textId="5154DA4A" w:rsidR="009C30A5" w:rsidRDefault="009C30A5" w:rsidP="009C30A5">
      <w:r>
        <w:rPr>
          <w:noProof/>
        </w:rPr>
        <w:drawing>
          <wp:inline distT="0" distB="0" distL="0" distR="0" wp14:anchorId="48E3F792" wp14:editId="6C9D7CB2">
            <wp:extent cx="5324475" cy="125730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4475" cy="1257300"/>
                    </a:xfrm>
                    <a:prstGeom prst="rect">
                      <a:avLst/>
                    </a:prstGeom>
                    <a:noFill/>
                    <a:ln>
                      <a:noFill/>
                    </a:ln>
                  </pic:spPr>
                </pic:pic>
              </a:graphicData>
            </a:graphic>
          </wp:inline>
        </w:drawing>
      </w:r>
    </w:p>
    <w:p w14:paraId="008423B1" w14:textId="31A099E9" w:rsidR="009C30A5" w:rsidRDefault="009C30A5" w:rsidP="009C30A5">
      <w:pPr>
        <w:pStyle w:val="a4"/>
      </w:pPr>
      <w:r>
        <w:rPr>
          <w:rFonts w:hint="eastAsia"/>
        </w:rPr>
        <w:t>图</w:t>
      </w:r>
      <w:r>
        <w:rPr>
          <w:rFonts w:hint="eastAsia"/>
        </w:rPr>
        <w:t xml:space="preserve"> </w:t>
      </w:r>
      <w:r>
        <w:t>6</w:t>
      </w:r>
      <w:r>
        <w:rPr>
          <w:rFonts w:hint="eastAsia"/>
        </w:rPr>
        <w:noBreakHyphen/>
      </w:r>
      <w:r>
        <w:t>2</w:t>
      </w:r>
      <w:r>
        <w:rPr>
          <w:rFonts w:hint="eastAsia"/>
        </w:rPr>
        <w:t xml:space="preserve">  </w:t>
      </w:r>
      <w:r>
        <w:rPr>
          <w:rFonts w:hint="eastAsia"/>
        </w:rPr>
        <w:t>输出结果</w:t>
      </w:r>
    </w:p>
    <w:p w14:paraId="6863DBA8" w14:textId="77777777" w:rsidR="009C30A5" w:rsidRDefault="009C30A5" w:rsidP="009C30A5"/>
    <w:p w14:paraId="128053FB" w14:textId="40C03EDC" w:rsidR="00F5134D" w:rsidRDefault="000640F7" w:rsidP="000640F7">
      <w:pPr>
        <w:pStyle w:val="2"/>
        <w:numPr>
          <w:ilvl w:val="0"/>
          <w:numId w:val="0"/>
        </w:numPr>
      </w:pPr>
      <w:r>
        <w:rPr>
          <w:rFonts w:hint="eastAsia"/>
        </w:rPr>
        <w:t>6</w:t>
      </w:r>
      <w:r>
        <w:t>.2</w:t>
      </w:r>
      <w:r w:rsidR="00F5134D">
        <w:rPr>
          <w:rFonts w:hint="eastAsia"/>
        </w:rPr>
        <w:t>去噪自编码器</w:t>
      </w:r>
    </w:p>
    <w:p w14:paraId="2A38519E" w14:textId="030AE27F" w:rsidR="00D516F3" w:rsidRPr="00D516F3" w:rsidRDefault="00D516F3" w:rsidP="00D516F3">
      <w:pPr>
        <w:pStyle w:val="3"/>
        <w:numPr>
          <w:ilvl w:val="0"/>
          <w:numId w:val="0"/>
        </w:numPr>
      </w:pPr>
      <w:r>
        <w:rPr>
          <w:rFonts w:hint="eastAsia"/>
        </w:rPr>
        <w:t>6</w:t>
      </w:r>
      <w:r>
        <w:t>.2.1</w:t>
      </w:r>
      <w:r>
        <w:tab/>
      </w:r>
      <w:r>
        <w:rPr>
          <w:rFonts w:hint="eastAsia"/>
        </w:rPr>
        <w:t>去噪自编码器概述</w:t>
      </w:r>
    </w:p>
    <w:p w14:paraId="358DDE1B" w14:textId="3676161B" w:rsidR="0083719B" w:rsidRDefault="0083719B" w:rsidP="0083719B">
      <w:pPr>
        <w:ind w:firstLine="420"/>
      </w:pPr>
      <w:r w:rsidRPr="0083719B">
        <w:rPr>
          <w:rFonts w:hint="eastAsia"/>
        </w:rPr>
        <w:t>为了缓解经典</w:t>
      </w:r>
      <w:r w:rsidRPr="0083719B">
        <w:t>AutoEncoder</w:t>
      </w:r>
      <w:r w:rsidRPr="0083719B">
        <w:t>容易过拟合的问题，一个办法是在输入中加入随机噪声；</w:t>
      </w:r>
      <w:r w:rsidRPr="0083719B">
        <w:t>Vincent</w:t>
      </w:r>
      <w:r w:rsidRPr="0083719B">
        <w:t>等人</w:t>
      </w:r>
      <w:r w:rsidRPr="0083719B">
        <w:t>[3]</w:t>
      </w:r>
      <w:r w:rsidRPr="0083719B">
        <w:t>提出了</w:t>
      </w:r>
      <w:r w:rsidR="00210BD7">
        <w:rPr>
          <w:rFonts w:hint="eastAsia"/>
        </w:rPr>
        <w:t>去噪自编码器（</w:t>
      </w:r>
      <w:r w:rsidRPr="0083719B">
        <w:t>Denoising AutoEncoder</w:t>
      </w:r>
      <w:r w:rsidR="00210BD7">
        <w:rPr>
          <w:rFonts w:hint="eastAsia"/>
        </w:rPr>
        <w:t>，</w:t>
      </w:r>
      <w:r w:rsidR="00210BD7">
        <w:rPr>
          <w:rFonts w:hint="eastAsia"/>
        </w:rPr>
        <w:t>D</w:t>
      </w:r>
      <w:r w:rsidR="00210BD7">
        <w:t>AE</w:t>
      </w:r>
      <w:r w:rsidR="00210BD7">
        <w:rPr>
          <w:rFonts w:hint="eastAsia"/>
        </w:rPr>
        <w:t>）。</w:t>
      </w:r>
      <w:r w:rsidR="00DC1DD5" w:rsidRPr="00DC1DD5">
        <w:rPr>
          <w:rFonts w:hint="eastAsia"/>
        </w:rPr>
        <w:t>一个模型，能够从有噪音的原始数据作为输入，而能够恢复出真正的原始数据。这样的模型，更具有鲁棒性。</w:t>
      </w:r>
    </w:p>
    <w:p w14:paraId="6B3AD6C2" w14:textId="2C35C9BA" w:rsidR="00DC1DD5" w:rsidRDefault="00D516F3" w:rsidP="0083719B">
      <w:pPr>
        <w:ind w:firstLine="420"/>
      </w:pPr>
      <w:r w:rsidRPr="00D516F3">
        <w:rPr>
          <w:rFonts w:hint="eastAsia"/>
        </w:rPr>
        <w:t>当采用无监督的方法分层预训练深度网络的权值时，为了学习到较鲁棒的特征，可以在网络的可视层（即数据的输入层）引入随机噪声</w:t>
      </w:r>
      <w:r>
        <w:rPr>
          <w:rFonts w:hint="eastAsia"/>
        </w:rPr>
        <w:t>。</w:t>
      </w:r>
    </w:p>
    <w:p w14:paraId="2688AAEE" w14:textId="18E58E03" w:rsidR="00D516F3" w:rsidRDefault="00D516F3" w:rsidP="0083719B">
      <w:pPr>
        <w:ind w:firstLine="420"/>
      </w:pPr>
      <w:r>
        <w:rPr>
          <w:rFonts w:hint="eastAsia"/>
        </w:rPr>
        <w:t>如下图，</w:t>
      </w:r>
      <w:r w:rsidRPr="00D516F3">
        <w:rPr>
          <w:rFonts w:hint="eastAsia"/>
        </w:rPr>
        <w:t>以经典的</w:t>
      </w:r>
      <w:r w:rsidRPr="00D516F3">
        <w:rPr>
          <w:rFonts w:hint="eastAsia"/>
        </w:rPr>
        <w:t>MNIST</w:t>
      </w:r>
      <w:r w:rsidRPr="00D516F3">
        <w:rPr>
          <w:rFonts w:hint="eastAsia"/>
        </w:rPr>
        <w:t>手写数字识别为例，对于输入的数据引入了</w:t>
      </w:r>
      <w:r>
        <w:rPr>
          <w:rFonts w:hint="eastAsia"/>
        </w:rPr>
        <w:t>随机噪点，</w:t>
      </w:r>
      <w:r w:rsidRPr="00D516F3">
        <w:rPr>
          <w:rFonts w:hint="eastAsia"/>
        </w:rPr>
        <w:t>模型通过训练后可以对有噪音图像更加鲁棒，而这也更符合实际使用的需求。</w:t>
      </w:r>
    </w:p>
    <w:p w14:paraId="546EEEB5" w14:textId="332025F5" w:rsidR="00D516F3" w:rsidRDefault="00D516F3" w:rsidP="0083719B">
      <w:pPr>
        <w:ind w:firstLine="420"/>
      </w:pPr>
      <w:r>
        <w:rPr>
          <w:noProof/>
        </w:rPr>
        <w:lastRenderedPageBreak/>
        <w:drawing>
          <wp:inline distT="0" distB="0" distL="0" distR="0" wp14:anchorId="60E955B7" wp14:editId="1D600DA5">
            <wp:extent cx="5324475" cy="242887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24475" cy="2428875"/>
                    </a:xfrm>
                    <a:prstGeom prst="rect">
                      <a:avLst/>
                    </a:prstGeom>
                    <a:noFill/>
                    <a:ln>
                      <a:noFill/>
                    </a:ln>
                  </pic:spPr>
                </pic:pic>
              </a:graphicData>
            </a:graphic>
          </wp:inline>
        </w:drawing>
      </w:r>
    </w:p>
    <w:p w14:paraId="450C9471" w14:textId="6D8C770E" w:rsidR="00D516F3" w:rsidRDefault="00D516F3" w:rsidP="00D516F3">
      <w:pPr>
        <w:pStyle w:val="a4"/>
      </w:pPr>
      <w:r>
        <w:rPr>
          <w:rFonts w:hint="eastAsia"/>
        </w:rPr>
        <w:t>图</w:t>
      </w:r>
      <w:r>
        <w:rPr>
          <w:rFonts w:hint="eastAsia"/>
        </w:rPr>
        <w:t xml:space="preserve"> </w:t>
      </w:r>
      <w:r>
        <w:t>6</w:t>
      </w:r>
      <w:r>
        <w:rPr>
          <w:rFonts w:hint="eastAsia"/>
        </w:rPr>
        <w:noBreakHyphen/>
      </w:r>
      <w:r>
        <w:t>3</w:t>
      </w:r>
      <w:r>
        <w:rPr>
          <w:rFonts w:hint="eastAsia"/>
        </w:rPr>
        <w:t xml:space="preserve">  </w:t>
      </w:r>
      <w:r>
        <w:rPr>
          <w:rFonts w:hint="eastAsia"/>
        </w:rPr>
        <w:t>去噪自编码器示例</w:t>
      </w:r>
    </w:p>
    <w:p w14:paraId="5FDFDBA5" w14:textId="77777777" w:rsidR="00D516F3" w:rsidRPr="00D516F3" w:rsidRDefault="00D516F3" w:rsidP="0083719B">
      <w:pPr>
        <w:ind w:firstLine="420"/>
      </w:pPr>
    </w:p>
    <w:p w14:paraId="078C995C" w14:textId="2DAA937E" w:rsidR="00BC591A" w:rsidRDefault="00D516F3" w:rsidP="00D516F3">
      <w:pPr>
        <w:pStyle w:val="3"/>
        <w:numPr>
          <w:ilvl w:val="0"/>
          <w:numId w:val="0"/>
        </w:numPr>
      </w:pPr>
      <w:r>
        <w:rPr>
          <w:rFonts w:hint="eastAsia"/>
        </w:rPr>
        <w:t>6</w:t>
      </w:r>
      <w:r>
        <w:t>.2.2</w:t>
      </w:r>
      <w:r>
        <w:tab/>
      </w:r>
      <w:r>
        <w:rPr>
          <w:rFonts w:hint="eastAsia"/>
        </w:rPr>
        <w:t>去噪自编码器的简单实现</w:t>
      </w:r>
    </w:p>
    <w:p w14:paraId="44DCE73A" w14:textId="550179AF" w:rsidR="00BC591A" w:rsidRDefault="00BC591A" w:rsidP="00D516F3">
      <w:pPr>
        <w:ind w:firstLineChars="200" w:firstLine="420"/>
      </w:pPr>
      <w:r>
        <w:rPr>
          <w:rFonts w:hint="eastAsia"/>
        </w:rPr>
        <w:t>下面是用</w:t>
      </w:r>
      <w:r>
        <w:rPr>
          <w:rFonts w:hint="eastAsia"/>
        </w:rPr>
        <w:t>numpy</w:t>
      </w:r>
      <w:r>
        <w:rPr>
          <w:rFonts w:hint="eastAsia"/>
        </w:rPr>
        <w:t>简单实现一个去噪自编码器</w:t>
      </w:r>
      <w:r w:rsidR="00292F65">
        <w:rPr>
          <w:rFonts w:hint="eastAsia"/>
        </w:rPr>
        <w:t>：</w:t>
      </w:r>
    </w:p>
    <w:p w14:paraId="34A60F4F" w14:textId="2EE01350" w:rsidR="00292F65" w:rsidRDefault="00292F65" w:rsidP="00744539">
      <w:pPr>
        <w:ind w:firstLine="420"/>
      </w:pPr>
      <w:r w:rsidRPr="00292F65">
        <w:rPr>
          <w:rFonts w:hint="eastAsia"/>
        </w:rPr>
        <w:t>定义</w:t>
      </w:r>
      <w:r w:rsidRPr="00292F65">
        <w:t>sigmoid</w:t>
      </w:r>
      <w:r w:rsidRPr="00292F65">
        <w:t>函数，用于激活隐藏层和重构输入。</w:t>
      </w:r>
    </w:p>
    <w:p w14:paraId="67949436" w14:textId="76C83BF0" w:rsidR="00292F65" w:rsidRDefault="00292F65" w:rsidP="00292F65">
      <w:pPr>
        <w:pStyle w:val="code"/>
        <w:numPr>
          <w:ilvl w:val="0"/>
          <w:numId w:val="12"/>
        </w:numPr>
        <w:ind w:right="210"/>
      </w:pPr>
      <w:r>
        <w:t>def sigmoid(x):</w:t>
      </w:r>
    </w:p>
    <w:p w14:paraId="088584AE" w14:textId="4A06D1EE" w:rsidR="00BC591A" w:rsidRDefault="00292F65" w:rsidP="00292F65">
      <w:pPr>
        <w:pStyle w:val="code"/>
        <w:ind w:right="210"/>
      </w:pPr>
      <w:r>
        <w:t xml:space="preserve">    return 1. / (1 + numpy.exp(-x))</w:t>
      </w:r>
    </w:p>
    <w:p w14:paraId="59A1B1C2" w14:textId="09883642" w:rsidR="00292F65" w:rsidRDefault="00292F65" w:rsidP="00292F65">
      <w:pPr>
        <w:ind w:firstLineChars="200" w:firstLine="420"/>
      </w:pPr>
      <w:r w:rsidRPr="00292F65">
        <w:rPr>
          <w:rFonts w:hint="eastAsia"/>
        </w:rPr>
        <w:t>定义</w:t>
      </w:r>
      <w:r w:rsidRPr="00292F65">
        <w:t>dA</w:t>
      </w:r>
      <w:r w:rsidRPr="00292F65">
        <w:t>类，表示去噪自编码器。构造函数用于初始化类的各个属性，包括可见层和隐藏层的单元数量，权重矩阵</w:t>
      </w:r>
      <w:r w:rsidRPr="00292F65">
        <w:t>W</w:t>
      </w:r>
      <w:r w:rsidRPr="00292F65">
        <w:t>，隐藏层偏置</w:t>
      </w:r>
      <w:r w:rsidRPr="00292F65">
        <w:t>hbias</w:t>
      </w:r>
      <w:r w:rsidRPr="00292F65">
        <w:t>，可见层偏置</w:t>
      </w:r>
      <w:r w:rsidRPr="00292F65">
        <w:t>vbias</w:t>
      </w:r>
      <w:r w:rsidRPr="00292F65">
        <w:t>。如果未提供随机数生成器</w:t>
      </w:r>
      <w:r w:rsidRPr="00292F65">
        <w:t>numpy_rng</w:t>
      </w:r>
      <w:r w:rsidRPr="00292F65">
        <w:t>、权重矩阵</w:t>
      </w:r>
      <w:r w:rsidRPr="00292F65">
        <w:t>W</w:t>
      </w:r>
      <w:r w:rsidRPr="00292F65">
        <w:t>、隐藏层偏置</w:t>
      </w:r>
      <w:r w:rsidRPr="00292F65">
        <w:t>hbias</w:t>
      </w:r>
      <w:r w:rsidRPr="00292F65">
        <w:t>和可见层偏置</w:t>
      </w:r>
      <w:r w:rsidRPr="00292F65">
        <w:t>vbias</w:t>
      </w:r>
      <w:r w:rsidRPr="00292F65">
        <w:t>的值，则使用默认值进行初始化。</w:t>
      </w:r>
    </w:p>
    <w:p w14:paraId="7042CB50" w14:textId="77777777" w:rsidR="00292F65" w:rsidRDefault="00292F65" w:rsidP="00292F65">
      <w:pPr>
        <w:pStyle w:val="code"/>
        <w:ind w:right="210"/>
      </w:pPr>
      <w:r>
        <w:t>class dA(object):</w:t>
      </w:r>
    </w:p>
    <w:p w14:paraId="4D7EB359" w14:textId="77777777" w:rsidR="00292F65" w:rsidRDefault="00292F65" w:rsidP="00292F65">
      <w:pPr>
        <w:pStyle w:val="code"/>
        <w:ind w:right="210"/>
      </w:pPr>
      <w:r>
        <w:t xml:space="preserve">    def __init__(self, input=None, n_visible=2, n_hidden=3, \</w:t>
      </w:r>
    </w:p>
    <w:p w14:paraId="10B33DC5" w14:textId="77777777" w:rsidR="00292F65" w:rsidRDefault="00292F65" w:rsidP="00292F65">
      <w:pPr>
        <w:pStyle w:val="code"/>
        <w:ind w:right="210"/>
      </w:pPr>
      <w:r>
        <w:t xml:space="preserve">        W=None, hbias=None, vbias=None, numpy_rng=None):</w:t>
      </w:r>
    </w:p>
    <w:p w14:paraId="47555947" w14:textId="77777777" w:rsidR="00292F65" w:rsidRDefault="00292F65" w:rsidP="00292F65">
      <w:pPr>
        <w:pStyle w:val="code"/>
        <w:ind w:right="210"/>
      </w:pPr>
    </w:p>
    <w:p w14:paraId="304EC0CD" w14:textId="77777777" w:rsidR="00292F65" w:rsidRDefault="00292F65" w:rsidP="00292F65">
      <w:pPr>
        <w:pStyle w:val="code"/>
        <w:ind w:right="210"/>
      </w:pPr>
      <w:r>
        <w:t xml:space="preserve">        self.n_visible = n_visible  # </w:t>
      </w:r>
      <w:r>
        <w:t>可见层（输入层）的单元数量</w:t>
      </w:r>
    </w:p>
    <w:p w14:paraId="5847414D" w14:textId="77777777" w:rsidR="00292F65" w:rsidRDefault="00292F65" w:rsidP="00292F65">
      <w:pPr>
        <w:pStyle w:val="code"/>
        <w:ind w:right="210"/>
      </w:pPr>
      <w:r>
        <w:t xml:space="preserve">        self.n_hidden = n_hidden    # </w:t>
      </w:r>
      <w:r>
        <w:t>隐藏层的单元数量</w:t>
      </w:r>
    </w:p>
    <w:p w14:paraId="40A11617" w14:textId="77777777" w:rsidR="00292F65" w:rsidRDefault="00292F65" w:rsidP="00292F65">
      <w:pPr>
        <w:pStyle w:val="code"/>
        <w:ind w:right="210"/>
      </w:pPr>
    </w:p>
    <w:p w14:paraId="7ED95881" w14:textId="77777777" w:rsidR="00292F65" w:rsidRDefault="00292F65" w:rsidP="00292F65">
      <w:pPr>
        <w:pStyle w:val="code"/>
        <w:ind w:right="210"/>
      </w:pPr>
      <w:r>
        <w:t xml:space="preserve">        if numpy_rng is None:</w:t>
      </w:r>
    </w:p>
    <w:p w14:paraId="73253922" w14:textId="77777777" w:rsidR="00292F65" w:rsidRDefault="00292F65" w:rsidP="00292F65">
      <w:pPr>
        <w:pStyle w:val="code"/>
        <w:ind w:right="210"/>
      </w:pPr>
      <w:r>
        <w:t xml:space="preserve">            numpy_rng = numpy.random.RandomState(1234)</w:t>
      </w:r>
    </w:p>
    <w:p w14:paraId="760DB952" w14:textId="77777777" w:rsidR="00292F65" w:rsidRDefault="00292F65" w:rsidP="00292F65">
      <w:pPr>
        <w:pStyle w:val="code"/>
        <w:ind w:right="210"/>
      </w:pPr>
      <w:r>
        <w:lastRenderedPageBreak/>
        <w:t xml:space="preserve">            </w:t>
      </w:r>
    </w:p>
    <w:p w14:paraId="078B7541" w14:textId="77777777" w:rsidR="00292F65" w:rsidRDefault="00292F65" w:rsidP="00292F65">
      <w:pPr>
        <w:pStyle w:val="code"/>
        <w:ind w:right="210"/>
      </w:pPr>
      <w:r>
        <w:t xml:space="preserve">        if W is None:</w:t>
      </w:r>
    </w:p>
    <w:p w14:paraId="0C1DF8D6" w14:textId="77777777" w:rsidR="00292F65" w:rsidRDefault="00292F65" w:rsidP="00292F65">
      <w:pPr>
        <w:pStyle w:val="code"/>
        <w:ind w:right="210"/>
      </w:pPr>
      <w:r>
        <w:t xml:space="preserve">            a = 1. / n_visible</w:t>
      </w:r>
    </w:p>
    <w:p w14:paraId="74DFE263" w14:textId="77777777" w:rsidR="00292F65" w:rsidRDefault="00292F65" w:rsidP="00292F65">
      <w:pPr>
        <w:pStyle w:val="code"/>
        <w:ind w:right="210"/>
      </w:pPr>
      <w:r>
        <w:t xml:space="preserve">            initial_W = numpy.array(numpy_rng.uniform(  # </w:t>
      </w:r>
      <w:r>
        <w:t>初始化权重矩阵</w:t>
      </w:r>
      <w:r>
        <w:t>W</w:t>
      </w:r>
    </w:p>
    <w:p w14:paraId="4BFCD617" w14:textId="77777777" w:rsidR="00292F65" w:rsidRDefault="00292F65" w:rsidP="00292F65">
      <w:pPr>
        <w:pStyle w:val="code"/>
        <w:ind w:right="210"/>
      </w:pPr>
      <w:r>
        <w:t xml:space="preserve">                low=-a,</w:t>
      </w:r>
    </w:p>
    <w:p w14:paraId="3DAE2060" w14:textId="77777777" w:rsidR="00292F65" w:rsidRDefault="00292F65" w:rsidP="00292F65">
      <w:pPr>
        <w:pStyle w:val="code"/>
        <w:ind w:right="210"/>
      </w:pPr>
      <w:r>
        <w:t xml:space="preserve">                high=a,</w:t>
      </w:r>
    </w:p>
    <w:p w14:paraId="5C1CCB8E" w14:textId="77777777" w:rsidR="00292F65" w:rsidRDefault="00292F65" w:rsidP="00292F65">
      <w:pPr>
        <w:pStyle w:val="code"/>
        <w:ind w:right="210"/>
      </w:pPr>
      <w:r>
        <w:t xml:space="preserve">                size=(n_visible, n_hidden)))</w:t>
      </w:r>
    </w:p>
    <w:p w14:paraId="57B9E7C4" w14:textId="77777777" w:rsidR="00292F65" w:rsidRDefault="00292F65" w:rsidP="00292F65">
      <w:pPr>
        <w:pStyle w:val="code"/>
        <w:ind w:right="210"/>
      </w:pPr>
    </w:p>
    <w:p w14:paraId="11FD3A99" w14:textId="77777777" w:rsidR="00292F65" w:rsidRDefault="00292F65" w:rsidP="00292F65">
      <w:pPr>
        <w:pStyle w:val="code"/>
        <w:ind w:right="210"/>
      </w:pPr>
      <w:r>
        <w:t xml:space="preserve">            W = initial_W</w:t>
      </w:r>
    </w:p>
    <w:p w14:paraId="3ABDC4BE" w14:textId="77777777" w:rsidR="00292F65" w:rsidRDefault="00292F65" w:rsidP="00292F65">
      <w:pPr>
        <w:pStyle w:val="code"/>
        <w:ind w:right="210"/>
      </w:pPr>
    </w:p>
    <w:p w14:paraId="1D31799A" w14:textId="77777777" w:rsidR="00292F65" w:rsidRDefault="00292F65" w:rsidP="00292F65">
      <w:pPr>
        <w:pStyle w:val="code"/>
        <w:ind w:right="210"/>
      </w:pPr>
      <w:r>
        <w:t xml:space="preserve">        if hbias is None:</w:t>
      </w:r>
    </w:p>
    <w:p w14:paraId="0E12D4DA" w14:textId="77777777" w:rsidR="00292F65" w:rsidRDefault="00292F65" w:rsidP="00292F65">
      <w:pPr>
        <w:pStyle w:val="code"/>
        <w:ind w:right="210"/>
      </w:pPr>
      <w:r>
        <w:t xml:space="preserve">            hbias = numpy.zeros(n_hidden)  # </w:t>
      </w:r>
      <w:r>
        <w:t>初始化隐藏层偏置为</w:t>
      </w:r>
      <w:r>
        <w:t>0</w:t>
      </w:r>
    </w:p>
    <w:p w14:paraId="037C62C0" w14:textId="77777777" w:rsidR="00292F65" w:rsidRDefault="00292F65" w:rsidP="00292F65">
      <w:pPr>
        <w:pStyle w:val="code"/>
        <w:ind w:right="210"/>
      </w:pPr>
    </w:p>
    <w:p w14:paraId="55E51207" w14:textId="77777777" w:rsidR="00292F65" w:rsidRDefault="00292F65" w:rsidP="00292F65">
      <w:pPr>
        <w:pStyle w:val="code"/>
        <w:ind w:right="210"/>
      </w:pPr>
      <w:r>
        <w:t xml:space="preserve">        if vbias is None:</w:t>
      </w:r>
    </w:p>
    <w:p w14:paraId="4FF16BD0" w14:textId="77777777" w:rsidR="00292F65" w:rsidRDefault="00292F65" w:rsidP="00292F65">
      <w:pPr>
        <w:pStyle w:val="code"/>
        <w:ind w:right="210"/>
      </w:pPr>
      <w:r>
        <w:t xml:space="preserve">            vbias = numpy.zeros(n_visible)  # </w:t>
      </w:r>
      <w:r>
        <w:t>初始化可见层偏置为</w:t>
      </w:r>
      <w:r>
        <w:t>0</w:t>
      </w:r>
    </w:p>
    <w:p w14:paraId="7BC1D929" w14:textId="77777777" w:rsidR="00292F65" w:rsidRDefault="00292F65" w:rsidP="00292F65">
      <w:pPr>
        <w:pStyle w:val="code"/>
        <w:ind w:right="210"/>
      </w:pPr>
    </w:p>
    <w:p w14:paraId="56B4E87D" w14:textId="77777777" w:rsidR="00292F65" w:rsidRDefault="00292F65" w:rsidP="00292F65">
      <w:pPr>
        <w:pStyle w:val="code"/>
        <w:ind w:right="210"/>
      </w:pPr>
      <w:r>
        <w:t xml:space="preserve">        self.numpy_rng = numpy_rng</w:t>
      </w:r>
    </w:p>
    <w:p w14:paraId="7547E124" w14:textId="77777777" w:rsidR="00292F65" w:rsidRDefault="00292F65" w:rsidP="00292F65">
      <w:pPr>
        <w:pStyle w:val="code"/>
        <w:ind w:right="210"/>
      </w:pPr>
      <w:r>
        <w:t xml:space="preserve">        self.x = input</w:t>
      </w:r>
    </w:p>
    <w:p w14:paraId="61952B32" w14:textId="77777777" w:rsidR="00292F65" w:rsidRDefault="00292F65" w:rsidP="00292F65">
      <w:pPr>
        <w:pStyle w:val="code"/>
        <w:ind w:right="210"/>
      </w:pPr>
      <w:r>
        <w:t xml:space="preserve">        self.W = W</w:t>
      </w:r>
    </w:p>
    <w:p w14:paraId="32A70697" w14:textId="77777777" w:rsidR="00292F65" w:rsidRDefault="00292F65" w:rsidP="00292F65">
      <w:pPr>
        <w:pStyle w:val="code"/>
        <w:ind w:right="210"/>
      </w:pPr>
      <w:r>
        <w:t xml:space="preserve">        self.W_prime = self.W.T</w:t>
      </w:r>
    </w:p>
    <w:p w14:paraId="4CB49823" w14:textId="77777777" w:rsidR="00292F65" w:rsidRDefault="00292F65" w:rsidP="00292F65">
      <w:pPr>
        <w:pStyle w:val="code"/>
        <w:ind w:right="210"/>
      </w:pPr>
      <w:r>
        <w:t xml:space="preserve">        self.hbias = hbias</w:t>
      </w:r>
    </w:p>
    <w:p w14:paraId="473D42EB" w14:textId="77777777" w:rsidR="00292F65" w:rsidRDefault="00292F65" w:rsidP="00292F65">
      <w:pPr>
        <w:pStyle w:val="code"/>
        <w:ind w:right="210"/>
      </w:pPr>
      <w:r>
        <w:t xml:space="preserve">        self.vbias = vbias</w:t>
      </w:r>
    </w:p>
    <w:p w14:paraId="143D00CC" w14:textId="77777777" w:rsidR="00292F65" w:rsidRDefault="00292F65" w:rsidP="00292F65">
      <w:pPr>
        <w:pStyle w:val="code"/>
        <w:ind w:right="210"/>
      </w:pPr>
    </w:p>
    <w:p w14:paraId="49962AD0" w14:textId="03545A45" w:rsidR="00292F65" w:rsidRDefault="00292F65" w:rsidP="00292F65">
      <w:pPr>
        <w:pStyle w:val="code"/>
        <w:ind w:right="210"/>
      </w:pPr>
      <w:r>
        <w:t xml:space="preserve">        # self.params = [self.W, self.hbias, self.vbias]</w:t>
      </w:r>
    </w:p>
    <w:p w14:paraId="0280B8A5" w14:textId="1B4B558F" w:rsidR="00292F65" w:rsidRDefault="00292F65" w:rsidP="00292F65">
      <w:r>
        <w:rPr>
          <w:rFonts w:hint="eastAsia"/>
        </w:rPr>
        <w:t xml:space="preserve"> </w:t>
      </w:r>
      <w:r>
        <w:t xml:space="preserve"> </w:t>
      </w:r>
      <w:r w:rsidRPr="00292F65">
        <w:rPr>
          <w:rFonts w:hint="eastAsia"/>
        </w:rPr>
        <w:t>定义获取损坏输入的函数。该函数以一定的损坏水平</w:t>
      </w:r>
      <w:r w:rsidRPr="00292F65">
        <w:t>(corruption_level)</w:t>
      </w:r>
      <w:r w:rsidRPr="00292F65">
        <w:t>对输入进行二值化，返回损坏后的输入。</w:t>
      </w:r>
    </w:p>
    <w:p w14:paraId="734E6643" w14:textId="77777777" w:rsidR="00292F65" w:rsidRPr="00292F65" w:rsidRDefault="00292F65" w:rsidP="00292F65">
      <w:pPr>
        <w:pStyle w:val="code"/>
        <w:ind w:right="210"/>
      </w:pPr>
      <w:r w:rsidRPr="00292F65">
        <w:t xml:space="preserve">    def get_corrupted_input(self, input, corruption_level):</w:t>
      </w:r>
    </w:p>
    <w:p w14:paraId="21B618FE" w14:textId="77777777" w:rsidR="00292F65" w:rsidRPr="00292F65" w:rsidRDefault="00292F65" w:rsidP="00292F65">
      <w:pPr>
        <w:pStyle w:val="code"/>
        <w:ind w:right="210"/>
      </w:pPr>
      <w:r w:rsidRPr="00292F65">
        <w:t xml:space="preserve">        assert corruption_level &lt; 1</w:t>
      </w:r>
    </w:p>
    <w:p w14:paraId="61E99D77" w14:textId="77777777" w:rsidR="00292F65" w:rsidRPr="00292F65" w:rsidRDefault="00292F65" w:rsidP="00292F65">
      <w:pPr>
        <w:pStyle w:val="code"/>
        <w:ind w:right="210"/>
      </w:pPr>
    </w:p>
    <w:p w14:paraId="5A4ACC39" w14:textId="77777777" w:rsidR="00292F65" w:rsidRPr="00292F65" w:rsidRDefault="00292F65" w:rsidP="00292F65">
      <w:pPr>
        <w:pStyle w:val="code"/>
        <w:ind w:right="210"/>
      </w:pPr>
      <w:r w:rsidRPr="00292F65">
        <w:t xml:space="preserve">        return self.numpy_rng.binomial(size=input.shape,</w:t>
      </w:r>
    </w:p>
    <w:p w14:paraId="0289996D" w14:textId="77777777" w:rsidR="00292F65" w:rsidRPr="00292F65" w:rsidRDefault="00292F65" w:rsidP="00292F65">
      <w:pPr>
        <w:pStyle w:val="code"/>
        <w:ind w:right="210"/>
      </w:pPr>
      <w:r w:rsidRPr="00292F65">
        <w:t xml:space="preserve">                                       n=1,</w:t>
      </w:r>
    </w:p>
    <w:p w14:paraId="49D7ED8F" w14:textId="73CFA198" w:rsidR="00292F65" w:rsidRPr="00292F65" w:rsidRDefault="00292F65" w:rsidP="00292F65">
      <w:pPr>
        <w:pStyle w:val="code"/>
        <w:ind w:right="210"/>
      </w:pPr>
      <w:r w:rsidRPr="00292F65">
        <w:t xml:space="preserve">                                       p=1-corruption_level) * input</w:t>
      </w:r>
    </w:p>
    <w:p w14:paraId="43BF41A9" w14:textId="2163D500" w:rsidR="00292F65" w:rsidRDefault="00292F65" w:rsidP="00292F65">
      <w:pPr>
        <w:ind w:firstLineChars="200" w:firstLine="420"/>
      </w:pPr>
      <w:r w:rsidRPr="00292F65">
        <w:t>定义获取隐藏层值的函数。通过对输入进行加权求和和偏置项的加法，并通过</w:t>
      </w:r>
      <w:r w:rsidRPr="00292F65">
        <w:t>sigmoid</w:t>
      </w:r>
      <w:r w:rsidRPr="00292F65">
        <w:t>函数将结果映射到</w:t>
      </w:r>
      <w:r w:rsidRPr="00292F65">
        <w:t>[0, 1]</w:t>
      </w:r>
      <w:r w:rsidRPr="00292F65">
        <w:t>的范围内，得到隐藏层的值。</w:t>
      </w:r>
    </w:p>
    <w:p w14:paraId="7C1FA295" w14:textId="77777777" w:rsidR="00292F65" w:rsidRDefault="00292F65" w:rsidP="00292F65">
      <w:pPr>
        <w:pStyle w:val="code"/>
        <w:ind w:right="210"/>
      </w:pPr>
      <w:r>
        <w:t xml:space="preserve">    def get_hidden_values(self, input):</w:t>
      </w:r>
    </w:p>
    <w:p w14:paraId="049E3EEC" w14:textId="64AD3B84" w:rsidR="00292F65" w:rsidRDefault="00292F65" w:rsidP="00292F65">
      <w:pPr>
        <w:pStyle w:val="code"/>
        <w:ind w:right="210"/>
      </w:pPr>
      <w:r>
        <w:t xml:space="preserve">        return sigmoid(numpy.dot(input, self.W) + self.hbias)</w:t>
      </w:r>
    </w:p>
    <w:p w14:paraId="034A2BAB" w14:textId="65F412AF" w:rsidR="00292F65" w:rsidRDefault="00292F65" w:rsidP="00292F65">
      <w:pPr>
        <w:ind w:firstLineChars="200" w:firstLine="420"/>
      </w:pPr>
      <w:r w:rsidRPr="00292F65">
        <w:rPr>
          <w:rFonts w:hint="eastAsia"/>
        </w:rPr>
        <w:lastRenderedPageBreak/>
        <w:t>定义获取重构输入的函数。通过对隐藏层进行加权求和和偏置项的加法，并通过</w:t>
      </w:r>
      <w:r w:rsidRPr="00292F65">
        <w:t>sigmoid</w:t>
      </w:r>
      <w:r w:rsidRPr="00292F65">
        <w:t>函数将结果映射到</w:t>
      </w:r>
      <w:r w:rsidRPr="00292F65">
        <w:t>[0, 1]</w:t>
      </w:r>
      <w:r w:rsidRPr="00292F65">
        <w:t>的范围内，得到重构输入。</w:t>
      </w:r>
    </w:p>
    <w:p w14:paraId="20162CA1" w14:textId="77777777" w:rsidR="00292F65" w:rsidRDefault="00292F65" w:rsidP="00292F65">
      <w:pPr>
        <w:pStyle w:val="code"/>
        <w:ind w:right="210"/>
      </w:pPr>
      <w:r>
        <w:t xml:space="preserve">    def get_reconstructed_input(self, hidden):</w:t>
      </w:r>
    </w:p>
    <w:p w14:paraId="5F7D9FE2" w14:textId="0DBAF1AF" w:rsidR="00292F65" w:rsidRDefault="00292F65" w:rsidP="00292F65">
      <w:pPr>
        <w:pStyle w:val="code"/>
        <w:ind w:right="210"/>
      </w:pPr>
      <w:r>
        <w:t xml:space="preserve">        return sigmoid(numpy.dot(hidden, self.W_prime) + self.vbias)</w:t>
      </w:r>
    </w:p>
    <w:p w14:paraId="47D60D7E" w14:textId="6065B635" w:rsidR="00292F65" w:rsidRDefault="00292F65" w:rsidP="00292F65">
      <w:pPr>
        <w:ind w:firstLineChars="200" w:firstLine="420"/>
      </w:pPr>
      <w:r w:rsidRPr="00292F65">
        <w:t>定义训练函数。该函数用于对自编码器进行训练。接受学习率</w:t>
      </w:r>
      <w:r w:rsidRPr="00292F65">
        <w:t>(lr)</w:t>
      </w:r>
      <w:r w:rsidRPr="00292F65">
        <w:t>、损坏水平</w:t>
      </w:r>
      <w:r w:rsidRPr="00292F65">
        <w:t>(corruption_level)</w:t>
      </w:r>
      <w:r w:rsidRPr="00292F65">
        <w:t>和输入</w:t>
      </w:r>
      <w:r w:rsidRPr="00292F65">
        <w:t>(input)</w:t>
      </w:r>
      <w:r w:rsidRPr="00292F65">
        <w:t>作为参数。首先判断是否提供了输入，如果是，则将输入赋值给</w:t>
      </w:r>
      <w:r w:rsidRPr="00292F65">
        <w:t>self.x</w:t>
      </w:r>
      <w:r w:rsidRPr="00292F65">
        <w:t>。然后通过</w:t>
      </w:r>
      <w:r w:rsidRPr="00292F65">
        <w:t>get_corrupted_input</w:t>
      </w:r>
      <w:r w:rsidRPr="00292F65">
        <w:t>函数获得损坏后的输入</w:t>
      </w:r>
      <w:r w:rsidRPr="00292F65">
        <w:t>tilde_x</w:t>
      </w:r>
      <w:r w:rsidRPr="00292F65">
        <w:t>。接下来，通过</w:t>
      </w:r>
      <w:r w:rsidRPr="00292F65">
        <w:t>get_hidden_values</w:t>
      </w:r>
      <w:r w:rsidRPr="00292F65">
        <w:t>函数获取隐藏层值</w:t>
      </w:r>
      <w:r w:rsidRPr="00292F65">
        <w:t>y</w:t>
      </w:r>
      <w:r w:rsidRPr="00292F65">
        <w:t>，通过</w:t>
      </w:r>
      <w:r w:rsidRPr="00292F65">
        <w:t>get_reconstructed_input</w:t>
      </w:r>
      <w:r w:rsidRPr="00292F65">
        <w:t>函数获取重构输入</w:t>
      </w:r>
      <w:r w:rsidRPr="00292F65">
        <w:t>z</w:t>
      </w:r>
      <w:r w:rsidRPr="00292F65">
        <w:t>。然后计算自编码器的损失值，即</w:t>
      </w:r>
      <w:r w:rsidRPr="00292F65">
        <w:t>L_h2</w:t>
      </w:r>
      <w:r w:rsidRPr="00292F65">
        <w:t>、</w:t>
      </w:r>
      <w:r w:rsidRPr="00292F65">
        <w:t>L_h1</w:t>
      </w:r>
      <w:r w:rsidRPr="00292F65">
        <w:t>、</w:t>
      </w:r>
      <w:r w:rsidRPr="00292F65">
        <w:t>L_vbias</w:t>
      </w:r>
      <w:r w:rsidRPr="00292F65">
        <w:t>和</w:t>
      </w:r>
      <w:r w:rsidRPr="00292F65">
        <w:t>L_hbias</w:t>
      </w:r>
      <w:r w:rsidRPr="00292F65">
        <w:t>。最后，更新权重矩阵</w:t>
      </w:r>
      <w:r w:rsidRPr="00292F65">
        <w:t>W</w:t>
      </w:r>
      <w:r w:rsidRPr="00292F65">
        <w:t>、隐藏层偏置</w:t>
      </w:r>
      <w:r w:rsidRPr="00292F65">
        <w:t>hbias</w:t>
      </w:r>
      <w:r w:rsidRPr="00292F65">
        <w:t>和可见层偏置</w:t>
      </w:r>
      <w:r w:rsidRPr="00292F65">
        <w:t>vbias</w:t>
      </w:r>
      <w:r w:rsidRPr="00292F65">
        <w:t>。</w:t>
      </w:r>
    </w:p>
    <w:p w14:paraId="6FD036BB" w14:textId="77777777" w:rsidR="00292F65" w:rsidRDefault="00292F65" w:rsidP="00292F65">
      <w:pPr>
        <w:pStyle w:val="code"/>
        <w:ind w:right="210"/>
      </w:pPr>
      <w:r>
        <w:t xml:space="preserve">    def train(self, lr=0.1, corruption_level=0.3, input=None):</w:t>
      </w:r>
    </w:p>
    <w:p w14:paraId="21D09C45" w14:textId="77777777" w:rsidR="00292F65" w:rsidRDefault="00292F65" w:rsidP="00292F65">
      <w:pPr>
        <w:pStyle w:val="code"/>
        <w:ind w:right="210"/>
      </w:pPr>
      <w:r>
        <w:t xml:space="preserve">        if input is not None:</w:t>
      </w:r>
    </w:p>
    <w:p w14:paraId="5B07D21D" w14:textId="77777777" w:rsidR="00292F65" w:rsidRDefault="00292F65" w:rsidP="00292F65">
      <w:pPr>
        <w:pStyle w:val="code"/>
        <w:ind w:right="210"/>
      </w:pPr>
      <w:r>
        <w:t xml:space="preserve">            self.x = input</w:t>
      </w:r>
    </w:p>
    <w:p w14:paraId="56149493" w14:textId="77777777" w:rsidR="00292F65" w:rsidRDefault="00292F65" w:rsidP="00292F65">
      <w:pPr>
        <w:pStyle w:val="code"/>
        <w:ind w:right="210"/>
      </w:pPr>
    </w:p>
    <w:p w14:paraId="6E94B6C6" w14:textId="77777777" w:rsidR="00292F65" w:rsidRDefault="00292F65" w:rsidP="00292F65">
      <w:pPr>
        <w:pStyle w:val="code"/>
        <w:ind w:right="210"/>
      </w:pPr>
      <w:r>
        <w:t xml:space="preserve">        x = self.x</w:t>
      </w:r>
    </w:p>
    <w:p w14:paraId="5A34AEEF" w14:textId="77777777" w:rsidR="00292F65" w:rsidRDefault="00292F65" w:rsidP="00292F65">
      <w:pPr>
        <w:pStyle w:val="code"/>
        <w:ind w:right="210"/>
      </w:pPr>
      <w:r>
        <w:t xml:space="preserve">        tilde_x = self.get_corrupted_input(x, corruption_level)</w:t>
      </w:r>
    </w:p>
    <w:p w14:paraId="3227DAF8" w14:textId="77777777" w:rsidR="00292F65" w:rsidRDefault="00292F65" w:rsidP="00292F65">
      <w:pPr>
        <w:pStyle w:val="code"/>
        <w:ind w:right="210"/>
      </w:pPr>
      <w:r>
        <w:t xml:space="preserve">        y = self.get_hidden_values(tilde_x)</w:t>
      </w:r>
    </w:p>
    <w:p w14:paraId="3E083542" w14:textId="77777777" w:rsidR="00292F65" w:rsidRDefault="00292F65" w:rsidP="00292F65">
      <w:pPr>
        <w:pStyle w:val="code"/>
        <w:ind w:right="210"/>
      </w:pPr>
      <w:r>
        <w:t xml:space="preserve">        z = self.get_reconstructed_input(y)</w:t>
      </w:r>
    </w:p>
    <w:p w14:paraId="5BF004A9" w14:textId="77777777" w:rsidR="00292F65" w:rsidRDefault="00292F65" w:rsidP="00292F65">
      <w:pPr>
        <w:pStyle w:val="code"/>
        <w:ind w:right="210"/>
      </w:pPr>
    </w:p>
    <w:p w14:paraId="21EF9F83" w14:textId="77777777" w:rsidR="00292F65" w:rsidRDefault="00292F65" w:rsidP="00292F65">
      <w:pPr>
        <w:pStyle w:val="code"/>
        <w:ind w:right="210"/>
      </w:pPr>
      <w:r>
        <w:t xml:space="preserve">        L_h2 = x - z</w:t>
      </w:r>
    </w:p>
    <w:p w14:paraId="00C72F73" w14:textId="77777777" w:rsidR="00292F65" w:rsidRDefault="00292F65" w:rsidP="00292F65">
      <w:pPr>
        <w:pStyle w:val="code"/>
        <w:ind w:right="210"/>
      </w:pPr>
      <w:r>
        <w:t xml:space="preserve">        L_h1 = numpy.dot(L_h2, self.W) * y * (1 - y)</w:t>
      </w:r>
    </w:p>
    <w:p w14:paraId="7473ED7F" w14:textId="77777777" w:rsidR="00292F65" w:rsidRDefault="00292F65" w:rsidP="00292F65">
      <w:pPr>
        <w:pStyle w:val="code"/>
        <w:ind w:right="210"/>
      </w:pPr>
    </w:p>
    <w:p w14:paraId="1E6B0D1D" w14:textId="77777777" w:rsidR="00292F65" w:rsidRDefault="00292F65" w:rsidP="00292F65">
      <w:pPr>
        <w:pStyle w:val="code"/>
        <w:ind w:right="210"/>
      </w:pPr>
      <w:r>
        <w:t xml:space="preserve">        L_vbias = L_h2</w:t>
      </w:r>
    </w:p>
    <w:p w14:paraId="0BE2C6D0" w14:textId="77777777" w:rsidR="00292F65" w:rsidRDefault="00292F65" w:rsidP="00292F65">
      <w:pPr>
        <w:pStyle w:val="code"/>
        <w:ind w:right="210"/>
      </w:pPr>
      <w:r>
        <w:t xml:space="preserve">        L_hbias = L_h1</w:t>
      </w:r>
    </w:p>
    <w:p w14:paraId="15F1D2A9" w14:textId="77777777" w:rsidR="00292F65" w:rsidRDefault="00292F65" w:rsidP="00292F65">
      <w:pPr>
        <w:pStyle w:val="code"/>
        <w:ind w:right="210"/>
      </w:pPr>
      <w:r>
        <w:t xml:space="preserve">        L_W =  numpy.dot(tilde_x.T, L_h1) + numpy.dot(L_h2.T, y)</w:t>
      </w:r>
    </w:p>
    <w:p w14:paraId="792B609A" w14:textId="77777777" w:rsidR="00292F65" w:rsidRDefault="00292F65" w:rsidP="00292F65">
      <w:pPr>
        <w:pStyle w:val="code"/>
        <w:ind w:right="210"/>
      </w:pPr>
    </w:p>
    <w:p w14:paraId="1025F187" w14:textId="77777777" w:rsidR="00292F65" w:rsidRDefault="00292F65" w:rsidP="00292F65">
      <w:pPr>
        <w:pStyle w:val="code"/>
        <w:ind w:right="210"/>
      </w:pPr>
    </w:p>
    <w:p w14:paraId="1AAF8C01" w14:textId="77777777" w:rsidR="00292F65" w:rsidRDefault="00292F65" w:rsidP="00292F65">
      <w:pPr>
        <w:pStyle w:val="code"/>
        <w:ind w:right="210"/>
      </w:pPr>
      <w:r>
        <w:t xml:space="preserve">        self.W += lr * L_W</w:t>
      </w:r>
    </w:p>
    <w:p w14:paraId="5B9AD289" w14:textId="77777777" w:rsidR="00292F65" w:rsidRDefault="00292F65" w:rsidP="00292F65">
      <w:pPr>
        <w:pStyle w:val="code"/>
        <w:ind w:right="210"/>
      </w:pPr>
      <w:r>
        <w:t xml:space="preserve">        self.hbias += lr * numpy.mean(L_hbias, axis=0)</w:t>
      </w:r>
    </w:p>
    <w:p w14:paraId="390BE832" w14:textId="5D8BB93E" w:rsidR="00292F65" w:rsidRDefault="00292F65" w:rsidP="00292F65">
      <w:pPr>
        <w:pStyle w:val="code"/>
        <w:ind w:right="210"/>
      </w:pPr>
      <w:r>
        <w:t xml:space="preserve">        self.vbias += lr * numpy.mean(L_vbias, axis=0)</w:t>
      </w:r>
    </w:p>
    <w:p w14:paraId="444E7E54" w14:textId="182D1E60" w:rsidR="00292F65" w:rsidRDefault="00292F65" w:rsidP="00292F65">
      <w:pPr>
        <w:ind w:firstLineChars="200" w:firstLine="420"/>
      </w:pPr>
      <w:r w:rsidRPr="00292F65">
        <w:t>定义负对数似然函数。该函数用于计算自编码器的负对数似然损失。首先通过</w:t>
      </w:r>
      <w:r w:rsidRPr="00292F65">
        <w:t>get_corrupted_input</w:t>
      </w:r>
      <w:r w:rsidRPr="00292F65">
        <w:t>函数获取损坏后的输入</w:t>
      </w:r>
      <w:r w:rsidRPr="00292F65">
        <w:t>tilde_x</w:t>
      </w:r>
      <w:r w:rsidRPr="00292F65">
        <w:t>，然后通过</w:t>
      </w:r>
      <w:r w:rsidRPr="00292F65">
        <w:t>get_hidden_values</w:t>
      </w:r>
      <w:r w:rsidRPr="00292F65">
        <w:t>函数获取隐藏层值</w:t>
      </w:r>
      <w:r w:rsidRPr="00292F65">
        <w:t>y</w:t>
      </w:r>
      <w:r w:rsidRPr="00292F65">
        <w:t>，通过</w:t>
      </w:r>
      <w:r w:rsidRPr="00292F65">
        <w:t>get_reconstructed_input</w:t>
      </w:r>
      <w:r w:rsidRPr="00292F65">
        <w:t>函数获取重构输入</w:t>
      </w:r>
      <w:r w:rsidRPr="00292F65">
        <w:t>z</w:t>
      </w:r>
      <w:r w:rsidRPr="00292F65">
        <w:t>。最后计算交叉熵损失并返回。</w:t>
      </w:r>
    </w:p>
    <w:p w14:paraId="3BEBC1EF" w14:textId="77777777" w:rsidR="00292F65" w:rsidRDefault="00292F65" w:rsidP="00292F65">
      <w:pPr>
        <w:pStyle w:val="code"/>
        <w:ind w:right="210"/>
      </w:pPr>
      <w:r>
        <w:t xml:space="preserve">    def negative_log_likelihood(self, corruption_level=0.3):</w:t>
      </w:r>
    </w:p>
    <w:p w14:paraId="5E7BB8E7" w14:textId="77777777" w:rsidR="00292F65" w:rsidRDefault="00292F65" w:rsidP="00292F65">
      <w:pPr>
        <w:pStyle w:val="code"/>
        <w:ind w:right="210"/>
      </w:pPr>
      <w:r>
        <w:lastRenderedPageBreak/>
        <w:t xml:space="preserve">        tilde_x = self.get_corrupted_input(self.x, corruption_level)</w:t>
      </w:r>
    </w:p>
    <w:p w14:paraId="4B714FE8" w14:textId="77777777" w:rsidR="00292F65" w:rsidRDefault="00292F65" w:rsidP="00292F65">
      <w:pPr>
        <w:pStyle w:val="code"/>
        <w:ind w:right="210"/>
      </w:pPr>
      <w:r>
        <w:t xml:space="preserve">        y = self.get_hidden_values(tilde_x)</w:t>
      </w:r>
    </w:p>
    <w:p w14:paraId="551356E4" w14:textId="77777777" w:rsidR="00292F65" w:rsidRDefault="00292F65" w:rsidP="00292F65">
      <w:pPr>
        <w:pStyle w:val="code"/>
        <w:ind w:right="210"/>
      </w:pPr>
      <w:r>
        <w:t xml:space="preserve">        z = self.get_reconstructed_input(y)</w:t>
      </w:r>
    </w:p>
    <w:p w14:paraId="61F939F9" w14:textId="77777777" w:rsidR="00292F65" w:rsidRDefault="00292F65" w:rsidP="00292F65">
      <w:pPr>
        <w:pStyle w:val="code"/>
        <w:ind w:right="210"/>
      </w:pPr>
    </w:p>
    <w:p w14:paraId="3131FACC" w14:textId="77777777" w:rsidR="00292F65" w:rsidRDefault="00292F65" w:rsidP="00292F65">
      <w:pPr>
        <w:pStyle w:val="code"/>
        <w:ind w:right="210"/>
      </w:pPr>
      <w:r>
        <w:t xml:space="preserve">        cross_entropy = - numpy.mean(</w:t>
      </w:r>
    </w:p>
    <w:p w14:paraId="656F28D1" w14:textId="77777777" w:rsidR="00292F65" w:rsidRDefault="00292F65" w:rsidP="00292F65">
      <w:pPr>
        <w:pStyle w:val="code"/>
        <w:ind w:right="210"/>
      </w:pPr>
      <w:r>
        <w:t xml:space="preserve">            numpy.sum(self.x * numpy.log(z) +</w:t>
      </w:r>
    </w:p>
    <w:p w14:paraId="747DC96B" w14:textId="77777777" w:rsidR="00292F65" w:rsidRDefault="00292F65" w:rsidP="00292F65">
      <w:pPr>
        <w:pStyle w:val="code"/>
        <w:ind w:right="210"/>
      </w:pPr>
      <w:r>
        <w:t xml:space="preserve">            (1 - self.x) * numpy.log(1 - z),</w:t>
      </w:r>
    </w:p>
    <w:p w14:paraId="18A4F281" w14:textId="77777777" w:rsidR="00292F65" w:rsidRDefault="00292F65" w:rsidP="00292F65">
      <w:pPr>
        <w:pStyle w:val="code"/>
        <w:ind w:right="210"/>
      </w:pPr>
      <w:r>
        <w:t xml:space="preserve">                      axis=1))</w:t>
      </w:r>
    </w:p>
    <w:p w14:paraId="0AF7F03F" w14:textId="77777777" w:rsidR="00292F65" w:rsidRDefault="00292F65" w:rsidP="00292F65">
      <w:pPr>
        <w:pStyle w:val="code"/>
        <w:ind w:right="210"/>
      </w:pPr>
    </w:p>
    <w:p w14:paraId="15F308F1" w14:textId="64C848E6" w:rsidR="00292F65" w:rsidRDefault="00292F65" w:rsidP="00292F65">
      <w:pPr>
        <w:pStyle w:val="code"/>
        <w:ind w:right="210"/>
      </w:pPr>
      <w:r>
        <w:t xml:space="preserve">        return cross_entropy</w:t>
      </w:r>
    </w:p>
    <w:p w14:paraId="5D469F2B" w14:textId="0957219E" w:rsidR="00292F65" w:rsidRDefault="00292F65" w:rsidP="00292F65">
      <w:pPr>
        <w:ind w:firstLineChars="200" w:firstLine="420"/>
      </w:pPr>
      <w:r w:rsidRPr="00292F65">
        <w:t>定义重构函数。该函数用于对给定的输入进行重构。首先通过</w:t>
      </w:r>
      <w:r w:rsidRPr="00292F65">
        <w:t>get_hidden_values</w:t>
      </w:r>
      <w:r w:rsidRPr="00292F65">
        <w:t>函数获取隐藏层值</w:t>
      </w:r>
      <w:r w:rsidRPr="00292F65">
        <w:t>y</w:t>
      </w:r>
      <w:r w:rsidRPr="00292F65">
        <w:t>，然后通过</w:t>
      </w:r>
      <w:r w:rsidRPr="00292F65">
        <w:t>get_reconstructed_input</w:t>
      </w:r>
      <w:r w:rsidRPr="00292F65">
        <w:t>函数获取重构输入</w:t>
      </w:r>
      <w:r w:rsidRPr="00292F65">
        <w:t>z</w:t>
      </w:r>
      <w:r w:rsidRPr="00292F65">
        <w:t>，并将其返回。</w:t>
      </w:r>
    </w:p>
    <w:p w14:paraId="1D04AC28" w14:textId="77777777" w:rsidR="00292F65" w:rsidRDefault="00292F65" w:rsidP="00292F65">
      <w:pPr>
        <w:pStyle w:val="code"/>
        <w:ind w:right="210"/>
      </w:pPr>
      <w:bookmarkStart w:id="0" w:name="_GoBack"/>
      <w:r>
        <w:t xml:space="preserve">    def reconstruct(self, x):</w:t>
      </w:r>
    </w:p>
    <w:p w14:paraId="574D2C6F" w14:textId="77777777" w:rsidR="00292F65" w:rsidRDefault="00292F65" w:rsidP="00292F65">
      <w:pPr>
        <w:pStyle w:val="code"/>
        <w:ind w:right="210"/>
      </w:pPr>
      <w:r>
        <w:t xml:space="preserve">        y = self.get_hidden_values(x)</w:t>
      </w:r>
    </w:p>
    <w:p w14:paraId="46AE771D" w14:textId="77777777" w:rsidR="00292F65" w:rsidRDefault="00292F65" w:rsidP="00292F65">
      <w:pPr>
        <w:pStyle w:val="code"/>
        <w:ind w:right="210"/>
      </w:pPr>
      <w:r>
        <w:t xml:space="preserve">        z = self.get_reconstructed_input(y)</w:t>
      </w:r>
    </w:p>
    <w:p w14:paraId="6EB15CAC" w14:textId="2E1C76BE" w:rsidR="00292F65" w:rsidRDefault="00292F65" w:rsidP="00292F65">
      <w:pPr>
        <w:pStyle w:val="code"/>
        <w:ind w:right="210"/>
      </w:pPr>
      <w:r>
        <w:t xml:space="preserve">        return z</w:t>
      </w:r>
    </w:p>
    <w:bookmarkEnd w:id="0"/>
    <w:p w14:paraId="371F03A6" w14:textId="77777777" w:rsidR="00292F65" w:rsidRDefault="00292F65" w:rsidP="00292F65"/>
    <w:p w14:paraId="4DAB3C5A" w14:textId="54EF3265" w:rsidR="00F5134D" w:rsidRDefault="00F5134D" w:rsidP="00CF2210">
      <w:pPr>
        <w:pStyle w:val="2"/>
        <w:numPr>
          <w:ilvl w:val="1"/>
          <w:numId w:val="8"/>
        </w:numPr>
      </w:pPr>
      <w:r>
        <w:rPr>
          <w:rFonts w:hint="eastAsia"/>
        </w:rPr>
        <w:t>变分自编码器</w:t>
      </w:r>
    </w:p>
    <w:p w14:paraId="5D4FAEBB" w14:textId="54B95FA8" w:rsidR="00CF2210" w:rsidRPr="00CF2210" w:rsidRDefault="00CF2210" w:rsidP="00CF2210">
      <w:pPr>
        <w:ind w:firstLineChars="200" w:firstLine="420"/>
      </w:pPr>
      <w:r w:rsidRPr="00D038A0">
        <w:rPr>
          <w:rFonts w:hint="eastAsia"/>
        </w:rPr>
        <w:t>在过去的几年里，基于深度学习的生成模型获得了越来越多的关注。依靠大量的数据、精心设计的网络架构和智能训练技术，深度生成模型已经显示出令人难以置信的能力，能够产生高度真实的各种内容，如图像、文本和声音。在这些深度生成模型中，有两个主要的系列脱颖而出，值得特别关注：生成对抗网络（</w:t>
      </w:r>
      <w:r w:rsidRPr="00D038A0">
        <w:t>GANs</w:t>
      </w:r>
      <w:r w:rsidRPr="00D038A0">
        <w:t>）和</w:t>
      </w:r>
      <w:r>
        <w:rPr>
          <w:rFonts w:hint="eastAsia"/>
        </w:rPr>
        <w:t>变分自</w:t>
      </w:r>
      <w:r w:rsidRPr="00D038A0">
        <w:t>编码器（</w:t>
      </w:r>
      <w:r w:rsidRPr="00CF2210">
        <w:t>Variational Auto-Encoders</w:t>
      </w:r>
      <w:r>
        <w:rPr>
          <w:rFonts w:hint="eastAsia"/>
        </w:rPr>
        <w:t>，</w:t>
      </w:r>
      <w:r w:rsidRPr="00D038A0">
        <w:t>VAEs</w:t>
      </w:r>
      <w:r w:rsidRPr="00D038A0">
        <w:t>）。</w:t>
      </w:r>
      <w:r>
        <w:rPr>
          <w:rFonts w:hint="eastAsia"/>
        </w:rPr>
        <w:t>在这里我们主要介绍一下变分自编码器。</w:t>
      </w:r>
    </w:p>
    <w:p w14:paraId="3D014379" w14:textId="61126E81" w:rsidR="00F5134D" w:rsidRDefault="00D038A0" w:rsidP="00D038A0">
      <w:pPr>
        <w:pStyle w:val="3"/>
        <w:numPr>
          <w:ilvl w:val="0"/>
          <w:numId w:val="0"/>
        </w:numPr>
      </w:pPr>
      <w:r>
        <w:rPr>
          <w:rFonts w:hint="eastAsia"/>
        </w:rPr>
        <w:t>6</w:t>
      </w:r>
      <w:r>
        <w:t>.3.1</w:t>
      </w:r>
      <w:r>
        <w:tab/>
      </w:r>
      <w:r>
        <w:rPr>
          <w:rFonts w:hint="eastAsia"/>
        </w:rPr>
        <w:t>变分自编码器概述</w:t>
      </w:r>
    </w:p>
    <w:p w14:paraId="7EE1DACB" w14:textId="64576742" w:rsidR="00D038A0" w:rsidRDefault="004E4F3A" w:rsidP="004E4F3A">
      <w:pPr>
        <w:ind w:firstLineChars="200" w:firstLine="420"/>
      </w:pPr>
      <w:r w:rsidRPr="004E4F3A">
        <w:rPr>
          <w:rFonts w:hint="eastAsia"/>
        </w:rPr>
        <w:t>变</w:t>
      </w:r>
      <w:r>
        <w:rPr>
          <w:rFonts w:hint="eastAsia"/>
        </w:rPr>
        <w:t>分</w:t>
      </w:r>
      <w:r w:rsidRPr="004E4F3A">
        <w:rPr>
          <w:rFonts w:hint="eastAsia"/>
        </w:rPr>
        <w:t>自动编码器（</w:t>
      </w:r>
      <w:r w:rsidRPr="004E4F3A">
        <w:t>VAE</w:t>
      </w:r>
      <w:r w:rsidRPr="004E4F3A">
        <w:t>）假定源数据具有某种潜在的概率分布（如高斯），然后试图找到该分布的参数。实现一个变</w:t>
      </w:r>
      <w:r>
        <w:rPr>
          <w:rFonts w:hint="eastAsia"/>
        </w:rPr>
        <w:t>分</w:t>
      </w:r>
      <w:r w:rsidRPr="004E4F3A">
        <w:t>自动编码器比实现一个自动编码器要有挑战性得多。</w:t>
      </w:r>
      <w:r w:rsidR="000E41E5" w:rsidRPr="004E4F3A">
        <w:t>变</w:t>
      </w:r>
      <w:r w:rsidR="000E41E5">
        <w:rPr>
          <w:rFonts w:hint="eastAsia"/>
        </w:rPr>
        <w:t>分</w:t>
      </w:r>
      <w:r w:rsidR="000E41E5" w:rsidRPr="004E4F3A">
        <w:t>自动编码器是一个生成系统</w:t>
      </w:r>
      <w:r w:rsidR="000E41E5">
        <w:rPr>
          <w:rFonts w:hint="eastAsia"/>
        </w:rPr>
        <w:t>，它</w:t>
      </w:r>
      <w:r w:rsidRPr="004E4F3A">
        <w:t>的一个主要用途是生成与原始源数据相关的新数据。</w:t>
      </w:r>
    </w:p>
    <w:p w14:paraId="08214957" w14:textId="66AD5624" w:rsidR="000E41E5" w:rsidRDefault="000E41E5" w:rsidP="004E4F3A">
      <w:pPr>
        <w:ind w:firstLineChars="200" w:firstLine="420"/>
      </w:pPr>
      <w:r>
        <w:rPr>
          <w:noProof/>
        </w:rPr>
        <w:lastRenderedPageBreak/>
        <w:drawing>
          <wp:inline distT="0" distB="0" distL="0" distR="0" wp14:anchorId="721FE41B" wp14:editId="13E8069D">
            <wp:extent cx="5322570" cy="263398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22570" cy="2633980"/>
                    </a:xfrm>
                    <a:prstGeom prst="rect">
                      <a:avLst/>
                    </a:prstGeom>
                    <a:noFill/>
                    <a:ln>
                      <a:noFill/>
                    </a:ln>
                  </pic:spPr>
                </pic:pic>
              </a:graphicData>
            </a:graphic>
          </wp:inline>
        </w:drawing>
      </w:r>
    </w:p>
    <w:p w14:paraId="432C7E50" w14:textId="7D9F5E6C" w:rsidR="000E41E5" w:rsidRDefault="000E41E5" w:rsidP="000E41E5">
      <w:pPr>
        <w:pStyle w:val="a4"/>
      </w:pPr>
      <w:r>
        <w:rPr>
          <w:rFonts w:hint="eastAsia"/>
        </w:rPr>
        <w:t>图</w:t>
      </w:r>
      <w:r>
        <w:rPr>
          <w:rFonts w:hint="eastAsia"/>
        </w:rPr>
        <w:t xml:space="preserve"> </w:t>
      </w:r>
      <w:r>
        <w:t>6</w:t>
      </w:r>
      <w:r>
        <w:rPr>
          <w:rFonts w:hint="eastAsia"/>
        </w:rPr>
        <w:noBreakHyphen/>
      </w:r>
      <w:r>
        <w:t>3</w:t>
      </w:r>
      <w:r>
        <w:rPr>
          <w:rFonts w:hint="eastAsia"/>
        </w:rPr>
        <w:t xml:space="preserve">  </w:t>
      </w:r>
      <w:r>
        <w:rPr>
          <w:rFonts w:hint="eastAsia"/>
        </w:rPr>
        <w:t>变分自编码器示例</w:t>
      </w:r>
    </w:p>
    <w:p w14:paraId="1CF6A2D3" w14:textId="51100C17" w:rsidR="000E41E5" w:rsidRDefault="000E41E5" w:rsidP="00DE3A6E"/>
    <w:p w14:paraId="6FACA6C5" w14:textId="055084C5" w:rsidR="00DE3A6E" w:rsidRPr="00D516F3" w:rsidRDefault="00DE3A6E" w:rsidP="00DE3A6E">
      <w:pPr>
        <w:pStyle w:val="3"/>
        <w:numPr>
          <w:ilvl w:val="0"/>
          <w:numId w:val="0"/>
        </w:numPr>
      </w:pPr>
      <w:r>
        <w:rPr>
          <w:rFonts w:hint="eastAsia"/>
        </w:rPr>
        <w:t>6</w:t>
      </w:r>
      <w:r>
        <w:t>.3.2 VAE</w:t>
      </w:r>
      <w:r>
        <w:rPr>
          <w:rFonts w:hint="eastAsia"/>
        </w:rPr>
        <w:t>的数学原理</w:t>
      </w:r>
    </w:p>
    <w:p w14:paraId="5F442899" w14:textId="60933408" w:rsidR="000E41E5" w:rsidRDefault="000E41E5" w:rsidP="000E41E5">
      <w:pPr>
        <w:ind w:firstLineChars="200" w:firstLine="420"/>
      </w:pPr>
      <w:r>
        <w:t>VAE</w:t>
      </w:r>
      <w:r>
        <w:t>使用</w:t>
      </w:r>
      <w:r>
        <w:t>KL-divergenc [4]</w:t>
      </w:r>
      <w:r>
        <w:t>作为其损失函数，其目标是使假定分布与数据集的原始分布之间的差异最小。</w:t>
      </w:r>
    </w:p>
    <w:p w14:paraId="22CE7FEB" w14:textId="583D68A3" w:rsidR="000E41E5" w:rsidRDefault="000E41E5" w:rsidP="000E41E5">
      <w:pPr>
        <w:ind w:firstLineChars="200" w:firstLine="420"/>
      </w:pPr>
      <w:r>
        <w:rPr>
          <w:rFonts w:hint="eastAsia"/>
        </w:rPr>
        <w:t>假设我们有一个分布</w:t>
      </w:r>
      <w:r>
        <w:t>z</w:t>
      </w:r>
      <w:r>
        <w:t>，我们想从它产生观察</w:t>
      </w:r>
      <w:r>
        <w:t>x</w:t>
      </w:r>
      <w:r>
        <w:t>。换句话说，我们要计算：</w:t>
      </w:r>
    </w:p>
    <w:p w14:paraId="46E41247" w14:textId="2472D5D5" w:rsidR="000E41E5" w:rsidRDefault="000E41E5" w:rsidP="000E41E5">
      <w:pPr>
        <w:ind w:firstLineChars="200" w:firstLine="420"/>
      </w:pPr>
      <m:oMathPara>
        <m:oMath>
          <m:r>
            <m:rPr>
              <m:sty m:val="p"/>
            </m:rPr>
            <w:rPr>
              <w:rFonts w:ascii="Cambria Math" w:hAnsi="Cambria Math"/>
            </w:rPr>
            <m:t>p</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oMath>
      </m:oMathPara>
    </w:p>
    <w:p w14:paraId="00F1D322" w14:textId="26F24C1A" w:rsidR="000E41E5" w:rsidRDefault="000E41E5" w:rsidP="000E41E5">
      <w:pPr>
        <w:ind w:firstLineChars="200" w:firstLine="420"/>
      </w:pPr>
      <w:r>
        <w:rPr>
          <w:rFonts w:hint="eastAsia"/>
        </w:rPr>
        <w:t>进一步的表示：</w:t>
      </w:r>
    </w:p>
    <w:p w14:paraId="54782549" w14:textId="7C422871" w:rsidR="000E41E5" w:rsidRPr="000E41E5" w:rsidRDefault="000E41E5" w:rsidP="004E4F3A">
      <w:pPr>
        <w:ind w:firstLineChars="200" w:firstLine="420"/>
      </w:pPr>
      <m:oMathPara>
        <m:oMath>
          <m:r>
            <m:rPr>
              <m:sty m:val="p"/>
            </m:rPr>
            <w:rPr>
              <w:rFonts w:ascii="Cambria Math" w:hAnsi="Cambria Math"/>
            </w:rPr>
            <m:t>p</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p</m:t>
              </m:r>
              <m:d>
                <m:dPr>
                  <m:sepChr m:val="∣"/>
                  <m:ctrlPr>
                    <w:rPr>
                      <w:rFonts w:ascii="Cambria Math" w:hAnsi="Cambria Math"/>
                    </w:rPr>
                  </m:ctrlPr>
                </m:dPr>
                <m:e>
                  <m:r>
                    <m:rPr>
                      <m:sty m:val="p"/>
                    </m:rPr>
                    <w:rPr>
                      <w:rFonts w:ascii="Cambria Math" w:hAnsi="Cambria Math"/>
                    </w:rPr>
                    <m:t>x</m:t>
                  </m:r>
                </m:e>
                <m:e>
                  <m:r>
                    <m:rPr>
                      <m:sty m:val="p"/>
                    </m:rPr>
                    <w:rPr>
                      <w:rFonts w:ascii="Cambria Math" w:hAnsi="Cambria Math"/>
                    </w:rPr>
                    <m:t>z</m:t>
                  </m:r>
                </m:e>
              </m:d>
              <m:r>
                <m:rPr>
                  <m:sty m:val="p"/>
                </m:rPr>
                <w:rPr>
                  <w:rFonts w:ascii="Cambria Math" w:hAnsi="Cambria Math"/>
                </w:rPr>
                <m:t>p</m:t>
              </m:r>
              <m:d>
                <m:dPr>
                  <m:ctrlPr>
                    <w:rPr>
                      <w:rFonts w:ascii="Cambria Math" w:hAnsi="Cambria Math"/>
                    </w:rPr>
                  </m:ctrlPr>
                </m:dPr>
                <m:e>
                  <m:r>
                    <m:rPr>
                      <m:sty m:val="p"/>
                    </m:rPr>
                    <w:rPr>
                      <w:rFonts w:ascii="Cambria Math" w:hAnsi="Cambria Math"/>
                    </w:rPr>
                    <m:t>z</m:t>
                  </m:r>
                </m:e>
              </m:d>
            </m:num>
            <m:den>
              <m:r>
                <m:rPr>
                  <m:sty m:val="p"/>
                </m:rPr>
                <w:rPr>
                  <w:rFonts w:ascii="Cambria Math" w:hAnsi="Cambria Math"/>
                </w:rPr>
                <m:t>p</m:t>
              </m:r>
              <m:d>
                <m:dPr>
                  <m:ctrlPr>
                    <w:rPr>
                      <w:rFonts w:ascii="Cambria Math" w:hAnsi="Cambria Math"/>
                    </w:rPr>
                  </m:ctrlPr>
                </m:dPr>
                <m:e>
                  <m:r>
                    <m:rPr>
                      <m:sty m:val="p"/>
                    </m:rPr>
                    <w:rPr>
                      <w:rFonts w:ascii="Cambria Math" w:hAnsi="Cambria Math"/>
                    </w:rPr>
                    <m:t>x</m:t>
                  </m:r>
                </m:e>
              </m:d>
            </m:den>
          </m:f>
        </m:oMath>
      </m:oMathPara>
    </w:p>
    <w:p w14:paraId="11167E27" w14:textId="3C590584" w:rsidR="000E41E5" w:rsidRDefault="000E41E5" w:rsidP="004E4F3A">
      <w:pPr>
        <w:ind w:firstLineChars="200" w:firstLine="420"/>
      </w:pPr>
      <w:r w:rsidRPr="000E41E5">
        <w:rPr>
          <w:rFonts w:hint="eastAsia"/>
        </w:rPr>
        <w:t>但是，</w:t>
      </w:r>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oMath>
      <w:r w:rsidRPr="000E41E5">
        <w:t>的计算可以通过使用积分来完成，因为：</w:t>
      </w:r>
    </w:p>
    <w:p w14:paraId="1ED731BE" w14:textId="682E9E1E" w:rsidR="000E41E5" w:rsidRPr="000E41E5" w:rsidRDefault="000E41E5" w:rsidP="004E4F3A">
      <w:pPr>
        <w:ind w:firstLineChars="200" w:firstLine="420"/>
      </w:pPr>
      <m:oMathPara>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r>
            <m:rPr>
              <m:sty m:val="p"/>
            </m:rPr>
            <w:rPr>
              <w:rFonts w:ascii="Cambria Math" w:hAnsi="Cambria Math"/>
            </w:rPr>
            <m:t>=</m:t>
          </m:r>
          <m:nary>
            <m:naryPr>
              <m:subHide m:val="1"/>
              <m:supHide m:val="1"/>
              <m:ctrlPr>
                <w:rPr>
                  <w:rFonts w:ascii="Cambria Math" w:hAnsi="Cambria Math"/>
                </w:rPr>
              </m:ctrlPr>
            </m:naryPr>
            <m:sub/>
            <m:sup/>
            <m:e>
              <m:r>
                <m:rPr>
                  <m:sty m:val="p"/>
                </m:rPr>
                <w:rPr>
                  <w:rFonts w:ascii="Cambria Math" w:hAnsi="Cambria Math"/>
                </w:rPr>
                <m:t>p</m:t>
              </m:r>
              <m:d>
                <m:dPr>
                  <m:sepChr m:val="∣"/>
                  <m:ctrlPr>
                    <w:rPr>
                      <w:rFonts w:ascii="Cambria Math" w:hAnsi="Cambria Math"/>
                    </w:rPr>
                  </m:ctrlPr>
                </m:dPr>
                <m:e>
                  <m:r>
                    <m:rPr>
                      <m:sty m:val="p"/>
                    </m:rPr>
                    <w:rPr>
                      <w:rFonts w:ascii="Cambria Math" w:hAnsi="Cambria Math"/>
                    </w:rPr>
                    <m:t>x</m:t>
                  </m:r>
                </m:e>
                <m:e>
                  <m:r>
                    <m:rPr>
                      <m:sty m:val="p"/>
                    </m:rPr>
                    <w:rPr>
                      <w:rFonts w:ascii="Cambria Math" w:hAnsi="Cambria Math"/>
                    </w:rPr>
                    <m:t>z</m:t>
                  </m:r>
                </m:e>
              </m:d>
              <m:r>
                <m:rPr>
                  <m:sty m:val="p"/>
                </m:rPr>
                <w:rPr>
                  <w:rFonts w:ascii="Cambria Math" w:hAnsi="Cambria Math"/>
                </w:rPr>
                <m:t>p</m:t>
              </m:r>
              <m:d>
                <m:dPr>
                  <m:ctrlPr>
                    <w:rPr>
                      <w:rFonts w:ascii="Cambria Math" w:hAnsi="Cambria Math"/>
                    </w:rPr>
                  </m:ctrlPr>
                </m:dPr>
                <m:e>
                  <m:r>
                    <m:rPr>
                      <m:sty m:val="p"/>
                    </m:rPr>
                    <w:rPr>
                      <w:rFonts w:ascii="Cambria Math" w:hAnsi="Cambria Math"/>
                    </w:rPr>
                    <m:t>z</m:t>
                  </m:r>
                </m:e>
              </m:d>
              <m:r>
                <m:rPr>
                  <m:sty m:val="p"/>
                </m:rPr>
                <w:rPr>
                  <w:rFonts w:ascii="Cambria Math" w:hAnsi="Cambria Math"/>
                </w:rPr>
                <m:t>dz</m:t>
              </m:r>
            </m:e>
          </m:nary>
        </m:oMath>
      </m:oMathPara>
    </w:p>
    <w:p w14:paraId="5F74D43E" w14:textId="4DE55BCA" w:rsidR="000E41E5" w:rsidRDefault="000E41E5" w:rsidP="004E4F3A">
      <w:pPr>
        <w:ind w:firstLineChars="200" w:firstLine="420"/>
      </w:pPr>
      <w:r w:rsidRPr="000E41E5">
        <w:rPr>
          <w:rFonts w:hint="eastAsia"/>
        </w:rPr>
        <w:t>这通常使它成为一个难以处理的分布（需要等于或多于指数时间）。因此，我们需要将</w:t>
      </w:r>
      <m:oMath>
        <m:r>
          <m:rPr>
            <m:sty m:val="p"/>
          </m:rPr>
          <w:rPr>
            <w:rFonts w:ascii="Cambria Math" w:hAnsi="Cambria Math"/>
          </w:rPr>
          <m:t>p</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oMath>
      <w:r w:rsidRPr="000E41E5">
        <w:t>近似为</w:t>
      </w:r>
      <m:oMath>
        <m:r>
          <m:rPr>
            <m:sty m:val="p"/>
          </m:rPr>
          <w:rPr>
            <w:rFonts w:ascii="Cambria Math" w:hAnsi="Cambria Math"/>
          </w:rPr>
          <m:t>q</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oMath>
      <w:r w:rsidRPr="000E41E5">
        <w:t>，使其成为一个可操作的分布。为了更好地将</w:t>
      </w:r>
      <m:oMath>
        <m:r>
          <m:rPr>
            <m:sty m:val="p"/>
          </m:rPr>
          <w:rPr>
            <w:rFonts w:ascii="Cambria Math" w:hAnsi="Cambria Math"/>
          </w:rPr>
          <m:t>p</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oMath>
      <w:r w:rsidRPr="000E41E5">
        <w:t>近似为</w:t>
      </w:r>
      <m:oMath>
        <m:r>
          <m:rPr>
            <m:sty m:val="p"/>
          </m:rPr>
          <w:rPr>
            <w:rFonts w:ascii="Cambria Math" w:hAnsi="Cambria Math"/>
          </w:rPr>
          <m:t>q</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oMath>
      <w:r w:rsidRPr="000E41E5">
        <w:t>，我们将最小化</w:t>
      </w:r>
      <w:r w:rsidRPr="000E41E5">
        <w:t>KL-</w:t>
      </w:r>
      <w:r w:rsidRPr="000E41E5">
        <w:t>分歧损失，它计算两个分布的相似程度：</w:t>
      </w:r>
    </w:p>
    <w:p w14:paraId="5B35EF57" w14:textId="60F34C2A" w:rsidR="000E41E5" w:rsidRPr="000E41E5" w:rsidRDefault="00862CDE" w:rsidP="004E4F3A">
      <w:pPr>
        <w:ind w:firstLineChars="200" w:firstLine="420"/>
      </w:pPr>
      <m:oMathPara>
        <m:oMath>
          <m:func>
            <m:funcPr>
              <m:ctrlPr>
                <w:rPr>
                  <w:rFonts w:ascii="Cambria Math" w:hAnsi="Cambria Math"/>
                </w:rPr>
              </m:ctrlPr>
            </m:funcPr>
            <m:fName>
              <m:r>
                <m:rPr>
                  <m:sty m:val="p"/>
                </m:rPr>
                <w:rPr>
                  <w:rFonts w:ascii="Cambria Math" w:hAnsi="Cambria Math"/>
                </w:rPr>
                <m:t>min</m:t>
              </m:r>
            </m:fName>
            <m:e>
              <m:r>
                <m:rPr>
                  <m:sty m:val="p"/>
                </m:rPr>
                <w:rPr>
                  <w:rFonts w:ascii="Cambria Math" w:hAnsi="Cambria Math"/>
                </w:rPr>
                <m:t>K</m:t>
              </m:r>
            </m:e>
          </m:func>
          <m:r>
            <m:rPr>
              <m:sty m:val="p"/>
            </m:rPr>
            <w:rPr>
              <w:rFonts w:ascii="Cambria Math" w:hAnsi="Cambria Math"/>
            </w:rPr>
            <m:t>L</m:t>
          </m:r>
          <m:d>
            <m:dPr>
              <m:ctrlPr>
                <w:rPr>
                  <w:rFonts w:ascii="Cambria Math" w:hAnsi="Cambria Math"/>
                </w:rPr>
              </m:ctrlPr>
            </m:dPr>
            <m:e>
              <m:r>
                <m:rPr>
                  <m:sty m:val="p"/>
                </m:rPr>
                <w:rPr>
                  <w:rFonts w:ascii="Cambria Math" w:hAnsi="Cambria Math"/>
                </w:rPr>
                <m:t>q</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lit/>
                  <m:sty m:val="p"/>
                </m:rPr>
                <w:rPr>
                  <w:rFonts w:ascii="Cambria Math" w:hAnsi="Cambria Math"/>
                </w:rPr>
                <m:t>|</m:t>
              </m:r>
              <m:r>
                <m:rPr>
                  <m:sty m:val="p"/>
                </m:rPr>
                <w:rPr>
                  <w:rFonts w:ascii="Cambria Math" w:hAnsi="Cambria Math"/>
                </w:rPr>
                <m:t>p</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e>
          </m:d>
        </m:oMath>
      </m:oMathPara>
    </w:p>
    <w:p w14:paraId="70BDE3B6" w14:textId="60068379" w:rsidR="000E41E5" w:rsidRDefault="00FE095E" w:rsidP="004E4F3A">
      <w:pPr>
        <w:ind w:firstLineChars="200" w:firstLine="420"/>
      </w:pPr>
      <w:r w:rsidRPr="00FE095E">
        <w:rPr>
          <w:rFonts w:hint="eastAsia"/>
        </w:rPr>
        <w:lastRenderedPageBreak/>
        <w:t>通过简化，上述最小化问题等同于以下最大化问题：</w:t>
      </w:r>
    </w:p>
    <w:p w14:paraId="74EEA59A" w14:textId="3DD9A575" w:rsidR="00FE095E" w:rsidRPr="00FE095E" w:rsidRDefault="00862CDE" w:rsidP="004E4F3A">
      <w:pPr>
        <w:ind w:firstLineChars="200" w:firstLine="420"/>
      </w:pPr>
      <m:oMathPara>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E</m:t>
                  </m:r>
                </m:e>
                <m:sub>
                  <m:r>
                    <m:rPr>
                      <m:sty m:val="p"/>
                    </m:rPr>
                    <w:rPr>
                      <w:rFonts w:ascii="Cambria Math" w:hAnsi="Cambria Math"/>
                    </w:rPr>
                    <m:t>q</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sty m:val="p"/>
                    </m:rPr>
                    <w:rPr>
                      <w:rFonts w:ascii="Cambria Math" w:hAnsi="Cambria Math"/>
                    </w:rPr>
                    <m:t>log</m:t>
                  </m:r>
                </m:sub>
              </m:sSub>
            </m:fName>
            <m:e>
              <m:r>
                <m:rPr>
                  <m:sty m:val="p"/>
                </m:rPr>
                <w:rPr>
                  <w:rFonts w:ascii="Cambria Math" w:hAnsi="Cambria Math"/>
                </w:rPr>
                <m:t>p</m:t>
              </m:r>
            </m:e>
          </m:func>
          <m:d>
            <m:dPr>
              <m:sepChr m:val="∣"/>
              <m:ctrlPr>
                <w:rPr>
                  <w:rFonts w:ascii="Cambria Math" w:hAnsi="Cambria Math"/>
                </w:rPr>
              </m:ctrlPr>
            </m:dPr>
            <m:e>
              <m:r>
                <m:rPr>
                  <m:sty m:val="p"/>
                </m:rPr>
                <w:rPr>
                  <w:rFonts w:ascii="Cambria Math" w:hAnsi="Cambria Math"/>
                </w:rPr>
                <m:t>x</m:t>
              </m:r>
            </m:e>
            <m:e>
              <m:r>
                <m:rPr>
                  <m:sty m:val="p"/>
                </m:rPr>
                <w:rPr>
                  <w:rFonts w:ascii="Cambria Math" w:hAnsi="Cambria Math"/>
                </w:rPr>
                <m:t>z</m:t>
              </m:r>
            </m:e>
          </m:d>
          <m:r>
            <m:rPr>
              <m:sty m:val="p"/>
            </m:rPr>
            <w:rPr>
              <w:rFonts w:ascii="Cambria Math" w:hAnsi="Cambria Math"/>
            </w:rPr>
            <m:t>-KL</m:t>
          </m:r>
          <m:d>
            <m:dPr>
              <m:ctrlPr>
                <w:rPr>
                  <w:rFonts w:ascii="Cambria Math" w:hAnsi="Cambria Math"/>
                </w:rPr>
              </m:ctrlPr>
            </m:dPr>
            <m:e>
              <m:r>
                <m:rPr>
                  <m:sty m:val="p"/>
                </m:rPr>
                <w:rPr>
                  <w:rFonts w:ascii="Cambria Math" w:hAnsi="Cambria Math"/>
                </w:rPr>
                <m:t>q</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sty m:val="p"/>
                </m:rPr>
                <w:rPr>
                  <w:rFonts w:ascii="Cambria Math" w:hAnsi="Cambria Math" w:hint="eastAsia"/>
                </w:rPr>
                <m:t>∥</m:t>
              </m:r>
              <m:r>
                <m:rPr>
                  <m:sty m:val="p"/>
                </m:rPr>
                <w:rPr>
                  <w:rFonts w:ascii="Cambria Math" w:hAnsi="Cambria Math"/>
                </w:rPr>
                <m:t>p</m:t>
              </m:r>
              <m:d>
                <m:dPr>
                  <m:ctrlPr>
                    <w:rPr>
                      <w:rFonts w:ascii="Cambria Math" w:hAnsi="Cambria Math"/>
                    </w:rPr>
                  </m:ctrlPr>
                </m:dPr>
                <m:e>
                  <m:r>
                    <m:rPr>
                      <m:sty m:val="p"/>
                    </m:rPr>
                    <w:rPr>
                      <w:rFonts w:ascii="Cambria Math" w:hAnsi="Cambria Math"/>
                    </w:rPr>
                    <m:t>z</m:t>
                  </m:r>
                </m:e>
              </m:d>
            </m:e>
          </m:d>
        </m:oMath>
      </m:oMathPara>
    </w:p>
    <w:p w14:paraId="61AD4E52" w14:textId="5A51A481" w:rsidR="00FE095E" w:rsidRDefault="00FE095E" w:rsidP="00FE095E">
      <w:pPr>
        <w:ind w:firstLineChars="200" w:firstLine="420"/>
      </w:pPr>
      <w:r>
        <w:t xml:space="preserve">  </w:t>
      </w:r>
      <w:r>
        <w:rPr>
          <w:rFonts w:hint="eastAsia"/>
        </w:rPr>
        <w:t>第一个项代表重建似然，另一个项确保我们学到的分布</w:t>
      </w:r>
      <w:r>
        <w:t>q</w:t>
      </w:r>
      <w:r>
        <w:t>与真实的先验分布</w:t>
      </w:r>
      <w:r>
        <w:t>p</w:t>
      </w:r>
      <w:r>
        <w:t>相似</w:t>
      </w:r>
      <w:r>
        <w:rPr>
          <w:rFonts w:hint="eastAsia"/>
        </w:rPr>
        <w:t>。因此，我们的总损失由两个项组成，一个是重建误差，另一个是</w:t>
      </w:r>
      <w:r>
        <w:t>KL-divergenc</w:t>
      </w:r>
      <w:r>
        <w:t>损失：</w:t>
      </w:r>
    </w:p>
    <w:p w14:paraId="0920DFB4" w14:textId="058BC75E" w:rsidR="00FE095E" w:rsidRPr="00FE095E" w:rsidRDefault="00FE095E" w:rsidP="00FE095E">
      <w:pPr>
        <w:ind w:firstLineChars="200" w:firstLine="420"/>
      </w:pPr>
      <m:oMathPara>
        <m:oMath>
          <m:r>
            <m:rPr>
              <m:sty m:val="p"/>
            </m:rPr>
            <w:rPr>
              <w:rFonts w:ascii="Cambria Math" w:hAnsi="Cambria Math"/>
            </w:rPr>
            <m:t>Loss=L</m:t>
          </m:r>
          <m:d>
            <m:dPr>
              <m:ctrlPr>
                <w:rPr>
                  <w:rFonts w:ascii="Cambria Math" w:hAnsi="Cambria Math"/>
                </w:rPr>
              </m:ctrlPr>
            </m:dPr>
            <m:e>
              <m:r>
                <m:rPr>
                  <m:sty m:val="p"/>
                </m:rPr>
                <w:rPr>
                  <w:rFonts w:ascii="Cambria Math" w:hAnsi="Cambria Math"/>
                </w:rPr>
                <m:t>x,</m:t>
              </m:r>
              <m:acc>
                <m:accPr>
                  <m:ctrlPr>
                    <w:rPr>
                      <w:rFonts w:ascii="Cambria Math" w:hAnsi="Cambria Math"/>
                    </w:rPr>
                  </m:ctrlPr>
                </m:accPr>
                <m:e>
                  <m:r>
                    <m:rPr>
                      <m:sty m:val="p"/>
                    </m:rPr>
                    <w:rPr>
                      <w:rFonts w:ascii="Cambria Math" w:hAnsi="Cambria Math"/>
                    </w:rPr>
                    <m:t>x</m:t>
                  </m:r>
                </m:e>
              </m:acc>
            </m:e>
          </m:d>
          <m:r>
            <m:rPr>
              <m:sty m:val="p"/>
            </m:rPr>
            <w:rPr>
              <w:rFonts w:ascii="Cambria Math" w:hAnsi="Cambria Math"/>
            </w:rPr>
            <m:t>+</m:t>
          </m:r>
          <m:nary>
            <m:naryPr>
              <m:chr m:val="∑"/>
              <m:supHide m:val="1"/>
              <m:ctrlPr>
                <w:rPr>
                  <w:rFonts w:ascii="Cambria Math" w:hAnsi="Cambria Math"/>
                </w:rPr>
              </m:ctrlPr>
            </m:naryPr>
            <m:sub>
              <m:r>
                <m:rPr>
                  <m:sty m:val="p"/>
                </m:rPr>
                <w:rPr>
                  <w:rFonts w:ascii="Cambria Math" w:hAnsi="Cambria Math"/>
                </w:rPr>
                <m:t>j</m:t>
              </m:r>
            </m:sub>
            <m:sup/>
            <m:e>
              <m:r>
                <m:rPr>
                  <m:sty m:val="p"/>
                </m:rPr>
                <w:rPr>
                  <w:rFonts w:ascii="Cambria Math" w:hAnsi="Cambria Math"/>
                </w:rPr>
                <m:t>KL</m:t>
              </m:r>
              <m:d>
                <m:dPr>
                  <m:ctrlPr>
                    <w:rPr>
                      <w:rFonts w:ascii="Cambria Math" w:hAnsi="Cambria Math"/>
                    </w:rPr>
                  </m:ctrlPr>
                </m:dPr>
                <m:e>
                  <m:sSub>
                    <m:sSubPr>
                      <m:ctrlPr>
                        <w:rPr>
                          <w:rFonts w:ascii="Cambria Math" w:hAnsi="Cambria Math"/>
                        </w:rPr>
                      </m:ctrlPr>
                    </m:sSubPr>
                    <m:e>
                      <m:r>
                        <m:rPr>
                          <m:sty m:val="p"/>
                        </m:rPr>
                        <w:rPr>
                          <w:rFonts w:ascii="Cambria Math" w:hAnsi="Cambria Math"/>
                        </w:rPr>
                        <m:t>q</m:t>
                      </m:r>
                    </m:e>
                    <m:sub>
                      <m:r>
                        <m:rPr>
                          <m:sty m:val="p"/>
                        </m:rPr>
                        <w:rPr>
                          <w:rFonts w:ascii="Cambria Math" w:hAnsi="Cambria Math"/>
                        </w:rPr>
                        <m:t>j</m:t>
                      </m:r>
                    </m:sub>
                  </m:sSub>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sty m:val="p"/>
                    </m:rPr>
                    <w:rPr>
                      <w:rFonts w:ascii="Cambria Math" w:hAnsi="Cambria Math" w:hint="eastAsia"/>
                    </w:rPr>
                    <m:t>∥</m:t>
                  </m:r>
                  <m:r>
                    <m:rPr>
                      <m:sty m:val="p"/>
                    </m:rPr>
                    <w:rPr>
                      <w:rFonts w:ascii="Cambria Math" w:hAnsi="Cambria Math"/>
                    </w:rPr>
                    <m:t>p</m:t>
                  </m:r>
                  <m:d>
                    <m:dPr>
                      <m:ctrlPr>
                        <w:rPr>
                          <w:rFonts w:ascii="Cambria Math" w:hAnsi="Cambria Math"/>
                        </w:rPr>
                      </m:ctrlPr>
                    </m:dPr>
                    <m:e>
                      <m:r>
                        <m:rPr>
                          <m:sty m:val="p"/>
                        </m:rPr>
                        <w:rPr>
                          <w:rFonts w:ascii="Cambria Math" w:hAnsi="Cambria Math"/>
                        </w:rPr>
                        <m:t>z</m:t>
                      </m:r>
                    </m:e>
                  </m:d>
                </m:e>
              </m:d>
            </m:e>
          </m:nary>
        </m:oMath>
      </m:oMathPara>
    </w:p>
    <w:p w14:paraId="64CB244F" w14:textId="075928C8" w:rsidR="00FE095E" w:rsidRDefault="007C7D49" w:rsidP="00BA11CB">
      <w:pPr>
        <w:ind w:firstLineChars="200" w:firstLine="420"/>
      </w:pPr>
      <w:r>
        <w:rPr>
          <w:rFonts w:hint="eastAsia"/>
        </w:rPr>
        <w:t xml:space="preserve"> </w:t>
      </w:r>
      <w:r>
        <w:t xml:space="preserve"> </w:t>
      </w:r>
    </w:p>
    <w:p w14:paraId="677B475E" w14:textId="7CCA7CFC" w:rsidR="00BA11CB" w:rsidRDefault="00BA11CB" w:rsidP="00BA11CB">
      <w:pPr>
        <w:pStyle w:val="3"/>
        <w:numPr>
          <w:ilvl w:val="0"/>
          <w:numId w:val="0"/>
        </w:numPr>
      </w:pPr>
      <w:r>
        <w:rPr>
          <w:rFonts w:hint="eastAsia"/>
        </w:rPr>
        <w:t>6</w:t>
      </w:r>
      <w:r>
        <w:t>.3.3</w:t>
      </w:r>
      <w:r>
        <w:tab/>
        <w:t>VAE</w:t>
      </w:r>
      <w:r>
        <w:rPr>
          <w:rFonts w:hint="eastAsia"/>
        </w:rPr>
        <w:t>的实际实现细节</w:t>
      </w:r>
    </w:p>
    <w:p w14:paraId="3EF90A25" w14:textId="0E74CCD2" w:rsidR="00BA11CB" w:rsidRDefault="00BA11CB" w:rsidP="00BA11CB">
      <w:pPr>
        <w:ind w:firstLineChars="200" w:firstLine="420"/>
      </w:pPr>
      <w:r w:rsidRPr="00BA11CB">
        <w:rPr>
          <w:rFonts w:hint="eastAsia"/>
        </w:rPr>
        <w:t>与标准自编码器中直接输出潜状态值不同，变分自编码器（</w:t>
      </w:r>
      <w:r w:rsidRPr="00BA11CB">
        <w:t>VAE</w:t>
      </w:r>
      <w:r w:rsidRPr="00BA11CB">
        <w:t>）的编码器模型将输出描述潜空间每个维度分布的参数。由于我们假设先验分布遵循正态分布，我们将输出描述潜态分布均值和方差的两个向量。如果我们要构建一个真正的多变量高斯模型，我们需要定义描述各个维度相关性的协方差矩阵。然而，我们将做出一个简化的假设，即我们的协方差矩阵只在对角线上有非零值，这使得我们可以用一个简单的向量来描述这些信息。</w:t>
      </w:r>
    </w:p>
    <w:p w14:paraId="31E2522E" w14:textId="68FBC575" w:rsidR="00BA11CB" w:rsidRDefault="00BA11CB" w:rsidP="00BA11CB">
      <w:pPr>
        <w:ind w:firstLineChars="200" w:firstLine="420"/>
      </w:pPr>
      <w:r w:rsidRPr="00BA11CB">
        <w:rPr>
          <w:rFonts w:hint="eastAsia"/>
        </w:rPr>
        <w:t>然后，我们的解码器模型将通过从这些定义的分布中进行采样来生成一个潜向量，并开始对原始输入进行重建。</w:t>
      </w:r>
    </w:p>
    <w:p w14:paraId="1DD31A15" w14:textId="2EAF5C59" w:rsidR="00BA11CB" w:rsidRDefault="00BA11CB" w:rsidP="00BA11CB">
      <w:pPr>
        <w:ind w:firstLineChars="200" w:firstLine="420"/>
      </w:pPr>
      <w:r w:rsidRPr="00BA11CB">
        <w:rPr>
          <w:rFonts w:hint="eastAsia"/>
        </w:rPr>
        <w:t>然而，这个采样过程需要额外的注意。在训练模型时，我们需要能够使用反向传播技术计算网络中每个参数与最终输出损失之间的关系。然而，对于随机采样过程，我们无法直接这样做。幸运的是，我们可以利用一个巧妙的想法，即“重参数化技巧”（</w:t>
      </w:r>
      <w:r w:rsidRPr="00BA11CB">
        <w:t>reparameterization trick</w:t>
      </w:r>
      <w:r w:rsidRPr="00BA11CB">
        <w:t>）。该技巧建议我们从单位高斯分布中随机采样</w:t>
      </w:r>
      <w:r w:rsidRPr="00BA11CB">
        <w:t>ε</w:t>
      </w:r>
      <w:r w:rsidRPr="00BA11CB">
        <w:t>，然后将随机采样的</w:t>
      </w:r>
      <w:r w:rsidRPr="00BA11CB">
        <w:t>ε</w:t>
      </w:r>
      <w:r w:rsidRPr="00BA11CB">
        <w:t>通过潜分布的均值</w:t>
      </w:r>
      <w:r w:rsidRPr="00BA11CB">
        <w:t>μ</w:t>
      </w:r>
      <w:r w:rsidRPr="00BA11CB">
        <w:t>进行偏移，并乘以潜分布的方差</w:t>
      </w:r>
      <w:r w:rsidRPr="00BA11CB">
        <w:t>σ</w:t>
      </w:r>
      <w:r w:rsidRPr="00BA11CB">
        <w:t>进行缩放。</w:t>
      </w:r>
    </w:p>
    <w:p w14:paraId="18767ECD" w14:textId="2DDA371A" w:rsidR="00BA11CB" w:rsidRDefault="00BA11CB" w:rsidP="00BA11CB">
      <w:pPr>
        <w:ind w:firstLineChars="200" w:firstLine="420"/>
      </w:pPr>
      <w:r>
        <w:rPr>
          <w:noProof/>
        </w:rPr>
        <w:lastRenderedPageBreak/>
        <w:drawing>
          <wp:inline distT="0" distB="0" distL="0" distR="0" wp14:anchorId="2961CBFF" wp14:editId="4ACD9E56">
            <wp:extent cx="5319395" cy="205930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19395" cy="2059305"/>
                    </a:xfrm>
                    <a:prstGeom prst="rect">
                      <a:avLst/>
                    </a:prstGeom>
                    <a:noFill/>
                    <a:ln>
                      <a:noFill/>
                    </a:ln>
                  </pic:spPr>
                </pic:pic>
              </a:graphicData>
            </a:graphic>
          </wp:inline>
        </w:drawing>
      </w:r>
    </w:p>
    <w:p w14:paraId="27809978" w14:textId="7FE2092B" w:rsidR="00BA11CB" w:rsidRDefault="00BA11CB" w:rsidP="00E613AD">
      <w:pPr>
        <w:pStyle w:val="a4"/>
      </w:pPr>
      <w:r>
        <w:rPr>
          <w:rFonts w:hint="eastAsia"/>
        </w:rPr>
        <w:t>图</w:t>
      </w:r>
      <w:r>
        <w:rPr>
          <w:rFonts w:hint="eastAsia"/>
        </w:rPr>
        <w:t xml:space="preserve"> </w:t>
      </w:r>
      <w:r>
        <w:t>6</w:t>
      </w:r>
      <w:r>
        <w:rPr>
          <w:rFonts w:hint="eastAsia"/>
        </w:rPr>
        <w:noBreakHyphen/>
      </w:r>
      <w:r>
        <w:t>4</w:t>
      </w:r>
      <w:r>
        <w:rPr>
          <w:rFonts w:hint="eastAsia"/>
        </w:rPr>
        <w:t xml:space="preserve">  </w:t>
      </w:r>
      <w:r>
        <w:rPr>
          <w:rFonts w:hint="eastAsia"/>
        </w:rPr>
        <w:t>重参数化示例</w:t>
      </w:r>
    </w:p>
    <w:p w14:paraId="21438248" w14:textId="2CD11D36" w:rsidR="00BA11CB" w:rsidRDefault="00BA11CB" w:rsidP="00BA11CB">
      <w:pPr>
        <w:ind w:firstLineChars="200" w:firstLine="420"/>
      </w:pPr>
      <w:r w:rsidRPr="00BA11CB">
        <w:rPr>
          <w:rFonts w:hint="eastAsia"/>
        </w:rPr>
        <w:t>通过这种重参数化，我们现在可以优化分布的参数，同时仍然保持从该分布中随机采样的能力。</w:t>
      </w:r>
    </w:p>
    <w:p w14:paraId="6D5A71B0" w14:textId="41C85B4F" w:rsidR="00F2592C" w:rsidRDefault="00F2592C" w:rsidP="00BA11CB">
      <w:pPr>
        <w:ind w:firstLineChars="200" w:firstLine="420"/>
      </w:pPr>
    </w:p>
    <w:p w14:paraId="3E63AE9B" w14:textId="1F59CBE8" w:rsidR="00F2592C" w:rsidRDefault="00F2592C" w:rsidP="00BA11CB">
      <w:pPr>
        <w:ind w:firstLineChars="200" w:firstLine="420"/>
      </w:pPr>
      <w:r w:rsidRPr="00F2592C">
        <w:t>变分自编码器的主要优势在于我们能够学习到输入数据的平滑潜态表示。对于标准自编码器，我们只需要学习一个编码，使我们能够复制输入。正如您在最左边的图中所看到的，仅关注重建损失确实使我们能够将类别（在本例中是</w:t>
      </w:r>
      <w:r w:rsidRPr="00F2592C">
        <w:t>MNIST</w:t>
      </w:r>
      <w:r w:rsidRPr="00F2592C">
        <w:t>数字）分开，这使得我们的解码器模型能够复制原始手写数字，但潜空间中的数据分布不均匀。换句话说，潜空间中存在一些不代表任何观察数据的区域。</w:t>
      </w:r>
    </w:p>
    <w:p w14:paraId="52F0479D" w14:textId="0A7520CB" w:rsidR="00F2592C" w:rsidRDefault="00F2592C" w:rsidP="00BA11CB">
      <w:pPr>
        <w:ind w:firstLineChars="200" w:firstLine="420"/>
      </w:pPr>
      <w:r w:rsidRPr="00F2592C">
        <w:t>另一方面，如果我们只关注确保潜分布与先验分布相似（通过</w:t>
      </w:r>
      <w:r w:rsidRPr="00F2592C">
        <w:t>KL</w:t>
      </w:r>
      <w:r w:rsidRPr="00F2592C">
        <w:t>散度损失项），我们最终会使用相同的单位高斯分布来描述每个观测值，并从中进行采样来描述可视化的潜维度。这实际上将每个观测值都视为具有相同的特征；换句话说，我们没有描述原始数据。</w:t>
      </w:r>
    </w:p>
    <w:p w14:paraId="298B6ACE" w14:textId="14D52147" w:rsidR="00F2592C" w:rsidRDefault="00F2592C" w:rsidP="00F2592C">
      <w:pPr>
        <w:ind w:firstLineChars="200" w:firstLine="420"/>
      </w:pPr>
      <w:r w:rsidRPr="00F2592C">
        <w:rPr>
          <w:rFonts w:hint="eastAsia"/>
        </w:rPr>
        <w:t>然而，当同时优化这两个项时，我们被鼓励为观测值描述接近先验的潜态分布，但在必要时偏离以描述输入的显著特征。</w:t>
      </w:r>
    </w:p>
    <w:p w14:paraId="5291004D" w14:textId="1A36E60A" w:rsidR="00E613AD" w:rsidRDefault="00F2592C" w:rsidP="00F2592C">
      <w:pPr>
        <w:ind w:firstLineChars="200" w:firstLine="420"/>
      </w:pPr>
      <w:r>
        <w:rPr>
          <w:rFonts w:hint="eastAsia"/>
        </w:rPr>
        <w:t>当构建变分自编码器时，可以检查来自数据的一些样本的潜维度，以了解分布的特征。</w:t>
      </w:r>
    </w:p>
    <w:p w14:paraId="6E676B22" w14:textId="7150E803" w:rsidR="00BA11CB" w:rsidRDefault="00F2592C" w:rsidP="00BA11CB">
      <w:r>
        <w:rPr>
          <w:rFonts w:hint="eastAsia"/>
          <w:noProof/>
        </w:rPr>
        <w:lastRenderedPageBreak/>
        <w:drawing>
          <wp:inline distT="0" distB="0" distL="0" distR="0" wp14:anchorId="266ED0DE" wp14:editId="044FAEDE">
            <wp:extent cx="5319395" cy="263207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19395" cy="2632075"/>
                    </a:xfrm>
                    <a:prstGeom prst="rect">
                      <a:avLst/>
                    </a:prstGeom>
                    <a:noFill/>
                    <a:ln>
                      <a:noFill/>
                    </a:ln>
                  </pic:spPr>
                </pic:pic>
              </a:graphicData>
            </a:graphic>
          </wp:inline>
        </w:drawing>
      </w:r>
    </w:p>
    <w:p w14:paraId="47E1AEC7" w14:textId="5C0A3D92" w:rsidR="009E3D07" w:rsidRDefault="009E3D07" w:rsidP="009E3D07">
      <w:pPr>
        <w:pStyle w:val="a4"/>
      </w:pPr>
      <w:r>
        <w:rPr>
          <w:rFonts w:hint="eastAsia"/>
        </w:rPr>
        <w:t>图</w:t>
      </w:r>
      <w:r>
        <w:rPr>
          <w:rFonts w:hint="eastAsia"/>
        </w:rPr>
        <w:t xml:space="preserve"> </w:t>
      </w:r>
      <w:r>
        <w:t>6</w:t>
      </w:r>
      <w:r>
        <w:rPr>
          <w:rFonts w:hint="eastAsia"/>
        </w:rPr>
        <w:noBreakHyphen/>
      </w:r>
      <w:r>
        <w:t>5</w:t>
      </w:r>
      <w:r>
        <w:rPr>
          <w:rFonts w:hint="eastAsia"/>
        </w:rPr>
        <w:t xml:space="preserve">  </w:t>
      </w:r>
    </w:p>
    <w:p w14:paraId="574C5FC4" w14:textId="7E04523E" w:rsidR="00F2592C" w:rsidRDefault="00F2592C" w:rsidP="00F2592C">
      <w:pPr>
        <w:ind w:firstLine="420"/>
      </w:pPr>
      <w:r w:rsidRPr="00F2592C">
        <w:rPr>
          <w:rFonts w:hint="eastAsia"/>
        </w:rPr>
        <w:t>如果我们观察到潜分布似乎非常紧密，我们可以决定通过设置参数β</w:t>
      </w:r>
      <w:r w:rsidRPr="00F2592C">
        <w:t>&gt;1</w:t>
      </w:r>
      <w:r w:rsidRPr="00F2592C">
        <w:t>来给予</w:t>
      </w:r>
      <w:r w:rsidRPr="00F2592C">
        <w:t>KL</w:t>
      </w:r>
      <w:r w:rsidRPr="00F2592C">
        <w:t>散度项更高的权重，鼓励网络学习更广泛的分布。这个简单的洞察力导致了一类新模型的发展</w:t>
      </w:r>
      <w:r w:rsidRPr="00F2592C">
        <w:t xml:space="preserve"> - </w:t>
      </w:r>
      <w:r w:rsidRPr="00F2592C">
        <w:t>解缠变分自编码器。事实证明，通过更大程度地强调</w:t>
      </w:r>
      <w:r w:rsidRPr="00F2592C">
        <w:t>KL</w:t>
      </w:r>
      <w:r w:rsidRPr="00F2592C">
        <w:t>散度项，我们也在隐含地强制学习到的潜维度是不相关的（通过我们简化假设的对角协方差矩阵）</w:t>
      </w:r>
    </w:p>
    <w:p w14:paraId="7FDF0FB3" w14:textId="039C203F" w:rsidR="00F2592C" w:rsidRDefault="00F2592C" w:rsidP="00F2592C">
      <w:pPr>
        <w:pStyle w:val="3"/>
        <w:numPr>
          <w:ilvl w:val="0"/>
          <w:numId w:val="0"/>
        </w:numPr>
      </w:pPr>
      <w:r>
        <w:rPr>
          <w:rFonts w:hint="eastAsia"/>
        </w:rPr>
        <w:t>6</w:t>
      </w:r>
      <w:r>
        <w:t>.3.4</w:t>
      </w:r>
      <w:r>
        <w:tab/>
      </w:r>
      <w:r w:rsidRPr="00F2592C">
        <w:rPr>
          <w:rFonts w:hint="eastAsia"/>
        </w:rPr>
        <w:t>作为生成模型的变</w:t>
      </w:r>
      <w:r>
        <w:rPr>
          <w:rFonts w:hint="eastAsia"/>
        </w:rPr>
        <w:t>分</w:t>
      </w:r>
      <w:r w:rsidRPr="00F2592C">
        <w:rPr>
          <w:rFonts w:hint="eastAsia"/>
        </w:rPr>
        <w:t>自编码器</w:t>
      </w:r>
    </w:p>
    <w:p w14:paraId="3A3781C3" w14:textId="0CF028DF" w:rsidR="00F2592C" w:rsidRDefault="00F2592C" w:rsidP="00F2592C">
      <w:r>
        <w:tab/>
      </w:r>
      <w:r w:rsidRPr="00F2592C">
        <w:rPr>
          <w:rFonts w:hint="eastAsia"/>
        </w:rPr>
        <w:t>通过从潜空间进行采样，我们可以使用解码器网络构建一个生成模型，能够生成类似于训练期间观察到的新数据。具体来说，我们将从我们假设遵循单位高斯分布的先验分布</w:t>
      </w:r>
      <w:r w:rsidRPr="00F2592C">
        <w:t>p(z)</w:t>
      </w:r>
      <w:r w:rsidRPr="00F2592C">
        <w:t>中进行采样。</w:t>
      </w:r>
    </w:p>
    <w:p w14:paraId="745CA7D5" w14:textId="4E1D739F" w:rsidR="00F2592C" w:rsidRDefault="00F2592C" w:rsidP="00F2592C">
      <w:r>
        <w:tab/>
      </w:r>
      <w:r w:rsidRPr="00F2592C">
        <w:rPr>
          <w:rFonts w:hint="eastAsia"/>
        </w:rPr>
        <w:t>下图可视化了在</w:t>
      </w:r>
      <w:r w:rsidRPr="00F2592C">
        <w:t>MNIST</w:t>
      </w:r>
      <w:r w:rsidRPr="00F2592C">
        <w:t>手写数字数据集上训练的变分自编码器的解码器网络生成的数据。在这里，我们从一个二维高斯分布中采样了一个网格的值，并显示了解码器网络的输出。</w:t>
      </w:r>
    </w:p>
    <w:p w14:paraId="7F8C28C4" w14:textId="77D399DE" w:rsidR="009E3D07" w:rsidRDefault="00F2592C" w:rsidP="00F2592C">
      <w:r>
        <w:rPr>
          <w:noProof/>
        </w:rPr>
        <w:lastRenderedPageBreak/>
        <w:drawing>
          <wp:inline distT="0" distB="0" distL="0" distR="0" wp14:anchorId="22E84C7E" wp14:editId="5239E9CB">
            <wp:extent cx="5314950" cy="522922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14950" cy="5229225"/>
                    </a:xfrm>
                    <a:prstGeom prst="rect">
                      <a:avLst/>
                    </a:prstGeom>
                    <a:noFill/>
                    <a:ln>
                      <a:noFill/>
                    </a:ln>
                  </pic:spPr>
                </pic:pic>
              </a:graphicData>
            </a:graphic>
          </wp:inline>
        </w:drawing>
      </w:r>
    </w:p>
    <w:p w14:paraId="6C111772" w14:textId="0C8AAFAA" w:rsidR="009E3D07" w:rsidRDefault="009E3D07" w:rsidP="009E3D07">
      <w:pPr>
        <w:pStyle w:val="a4"/>
      </w:pPr>
      <w:r>
        <w:rPr>
          <w:rFonts w:hint="eastAsia"/>
        </w:rPr>
        <w:t>图</w:t>
      </w:r>
      <w:r>
        <w:rPr>
          <w:rFonts w:hint="eastAsia"/>
        </w:rPr>
        <w:t xml:space="preserve"> </w:t>
      </w:r>
      <w:r>
        <w:t>6</w:t>
      </w:r>
      <w:r>
        <w:rPr>
          <w:rFonts w:hint="eastAsia"/>
        </w:rPr>
        <w:noBreakHyphen/>
      </w:r>
      <w:r>
        <w:t>6</w:t>
      </w:r>
      <w:r>
        <w:rPr>
          <w:rFonts w:hint="eastAsia"/>
        </w:rPr>
        <w:t xml:space="preserve">  </w:t>
      </w:r>
    </w:p>
    <w:p w14:paraId="0BC2D8F5" w14:textId="113AB02A" w:rsidR="009E3D07" w:rsidRDefault="009E3D07" w:rsidP="009E3D07">
      <w:pPr>
        <w:ind w:firstLine="420"/>
      </w:pPr>
      <w:r w:rsidRPr="009E3D07">
        <w:t>不同的数字分别存在于潜空间的不同区域，并且它们之间平滑地转换。当</w:t>
      </w:r>
      <w:r>
        <w:rPr>
          <w:rFonts w:hint="eastAsia"/>
        </w:rPr>
        <w:t>我们</w:t>
      </w:r>
      <w:r w:rsidRPr="009E3D07">
        <w:t>希望在两个观测之间进行插值时，这种平滑的转换非常有用。</w:t>
      </w:r>
    </w:p>
    <w:p w14:paraId="732B07C3" w14:textId="77777777" w:rsidR="009E3D07" w:rsidRPr="00F2592C" w:rsidRDefault="009E3D07" w:rsidP="00F2592C"/>
    <w:p w14:paraId="189CCE76" w14:textId="52A94155" w:rsidR="009C30A5" w:rsidRPr="009C30A5" w:rsidRDefault="009C30A5" w:rsidP="009C30A5">
      <w:pPr>
        <w:pStyle w:val="2"/>
        <w:numPr>
          <w:ilvl w:val="0"/>
          <w:numId w:val="0"/>
        </w:numPr>
        <w:ind w:left="578" w:hanging="578"/>
      </w:pPr>
      <w:r>
        <w:rPr>
          <w:rFonts w:hint="eastAsia"/>
        </w:rPr>
        <w:t>6</w:t>
      </w:r>
      <w:r>
        <w:t>.4</w:t>
      </w:r>
      <w:r>
        <w:tab/>
      </w:r>
      <w:r>
        <w:rPr>
          <w:rFonts w:hint="eastAsia"/>
        </w:rPr>
        <w:t>参考文献</w:t>
      </w:r>
    </w:p>
    <w:p w14:paraId="079C668B" w14:textId="4DAFA466" w:rsidR="008D0623" w:rsidRDefault="008D0623" w:rsidP="008D0623">
      <w:r>
        <w:rPr>
          <w:rFonts w:hint="eastAsia"/>
        </w:rPr>
        <w:t>使用</w:t>
      </w:r>
      <w:r>
        <w:rPr>
          <w:rFonts w:hint="eastAsia"/>
        </w:rPr>
        <w:t>Zotero</w:t>
      </w:r>
      <w:r>
        <w:rPr>
          <w:rFonts w:hint="eastAsia"/>
        </w:rPr>
        <w:t>工具栏</w:t>
      </w:r>
      <w:r w:rsidR="00371CCB">
        <w:rPr>
          <w:rFonts w:hint="eastAsia"/>
        </w:rPr>
        <w:t>中的</w:t>
      </w:r>
      <w:r w:rsidR="00371CCB">
        <w:t>Add/Edit Bibliography</w:t>
      </w:r>
      <w:r>
        <w:rPr>
          <w:rFonts w:hint="eastAsia"/>
        </w:rPr>
        <w:t>插入</w:t>
      </w:r>
      <w:r w:rsidR="00371CCB">
        <w:rPr>
          <w:rFonts w:hint="eastAsia"/>
        </w:rPr>
        <w:t>参考文献。</w:t>
      </w:r>
    </w:p>
    <w:p w14:paraId="5229244D" w14:textId="423C4A1F" w:rsidR="00E96EDE" w:rsidRDefault="00E96EDE" w:rsidP="00E96EDE">
      <w:pPr>
        <w:pStyle w:val="af3"/>
        <w:rPr>
          <w:rFonts w:ascii="等线" w:eastAsia="等线" w:hAnsi="等线"/>
        </w:rPr>
      </w:pPr>
      <w:r>
        <w:fldChar w:fldCharType="begin"/>
      </w:r>
      <w:r>
        <w:instrText xml:space="preserve"> ADDIN ZOTERO_BIBL {"uncited":[],"omitted":[],"custom":[]} CSL_BIBLIOGRAPHY </w:instrText>
      </w:r>
      <w:r>
        <w:fldChar w:fldCharType="separate"/>
      </w:r>
      <w:r w:rsidRPr="00E96EDE">
        <w:rPr>
          <w:rFonts w:ascii="等线" w:eastAsia="等线" w:hAnsi="等线"/>
        </w:rPr>
        <w:t>[1]</w:t>
      </w:r>
      <w:r w:rsidRPr="00E96EDE">
        <w:rPr>
          <w:rFonts w:ascii="等线" w:eastAsia="等线" w:hAnsi="等线"/>
        </w:rPr>
        <w:tab/>
        <w:t xml:space="preserve">A. Vaswani等, 《Attention is all you need》, </w:t>
      </w:r>
      <w:r w:rsidRPr="00E96EDE">
        <w:rPr>
          <w:rFonts w:ascii="等线" w:eastAsia="等线" w:hAnsi="等线"/>
          <w:i/>
          <w:iCs/>
        </w:rPr>
        <w:t>Adv. Neural Inf. Process. Syst.</w:t>
      </w:r>
      <w:r w:rsidRPr="00E96EDE">
        <w:rPr>
          <w:rFonts w:ascii="等线" w:eastAsia="等线" w:hAnsi="等线"/>
        </w:rPr>
        <w:t>, 卷 30, 2017.</w:t>
      </w:r>
    </w:p>
    <w:p w14:paraId="1DF464D9" w14:textId="3999E6F5" w:rsidR="009C30A5" w:rsidRPr="009C30A5" w:rsidRDefault="009C30A5" w:rsidP="009C30A5">
      <w:r>
        <w:rPr>
          <w:rFonts w:hint="eastAsia"/>
        </w:rPr>
        <w:lastRenderedPageBreak/>
        <w:t>[</w:t>
      </w:r>
      <w:r>
        <w:t>2]</w:t>
      </w:r>
      <w:r>
        <w:tab/>
      </w:r>
      <w:hyperlink r:id="rId15" w:history="1">
        <w:r>
          <w:rPr>
            <w:rStyle w:val="af4"/>
          </w:rPr>
          <w:t>Deep inside: Autoencoders. Autoencoders (AE) are neural networks… | by Nathan Hubens | Towards Data Science</w:t>
        </w:r>
      </w:hyperlink>
    </w:p>
    <w:p w14:paraId="6642ACED" w14:textId="5ECA74F0" w:rsidR="00E96EDE" w:rsidRDefault="00E96EDE" w:rsidP="008D0623">
      <w:r>
        <w:fldChar w:fldCharType="end"/>
      </w:r>
      <w:r w:rsidR="00210BD7">
        <w:t>[3]</w:t>
      </w:r>
      <w:r w:rsidR="00210BD7">
        <w:tab/>
      </w:r>
      <w:r w:rsidR="00210BD7" w:rsidRPr="00210BD7">
        <w:t>Extracting and composing robust features with denoising autoencoders, Pascal Vincent etc, 2008</w:t>
      </w:r>
    </w:p>
    <w:p w14:paraId="17F50AC2" w14:textId="721D1989" w:rsidR="000E41E5" w:rsidRDefault="000E41E5" w:rsidP="008D0623">
      <w:r>
        <w:rPr>
          <w:rFonts w:hint="eastAsia"/>
        </w:rPr>
        <w:t>[</w:t>
      </w:r>
      <w:r>
        <w:t>4]</w:t>
      </w:r>
      <w:r>
        <w:tab/>
      </w:r>
      <w:r w:rsidRPr="000E41E5">
        <w:t>https://www.countbayesie.com/blog/2017/5/9/kullback-leibler-divergence-explained</w:t>
      </w:r>
    </w:p>
    <w:p w14:paraId="616985AB" w14:textId="4A3D6E77" w:rsidR="00E613AD" w:rsidRPr="00E613AD" w:rsidRDefault="00E613AD" w:rsidP="008D0623">
      <w:r>
        <w:t>[5]</w:t>
      </w:r>
      <w:r>
        <w:tab/>
      </w:r>
      <w:r w:rsidRPr="00E613AD">
        <w:t>https://www.jeremyjordan.me/variational-autoencoders/</w:t>
      </w:r>
    </w:p>
    <w:sectPr w:rsidR="00E613AD" w:rsidRPr="00E613AD" w:rsidSect="00EA1804">
      <w:footerReference w:type="default" r:id="rId16"/>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5EFDA9" w14:textId="77777777" w:rsidR="00862CDE" w:rsidRDefault="00862CDE" w:rsidP="00444388">
      <w:pPr>
        <w:spacing w:line="240" w:lineRule="auto"/>
      </w:pPr>
      <w:r>
        <w:separator/>
      </w:r>
    </w:p>
  </w:endnote>
  <w:endnote w:type="continuationSeparator" w:id="0">
    <w:p w14:paraId="58359189" w14:textId="77777777" w:rsidR="00862CDE" w:rsidRDefault="00862CDE" w:rsidP="004443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7232358"/>
      <w:docPartObj>
        <w:docPartGallery w:val="Page Numbers (Bottom of Page)"/>
        <w:docPartUnique/>
      </w:docPartObj>
    </w:sdtPr>
    <w:sdtEndPr/>
    <w:sdtContent>
      <w:p w14:paraId="25D4FEFD" w14:textId="7A22E9DE" w:rsidR="00444388" w:rsidRDefault="00444388">
        <w:pPr>
          <w:pStyle w:val="af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84891B" w14:textId="77777777" w:rsidR="00862CDE" w:rsidRDefault="00862CDE" w:rsidP="00444388">
      <w:pPr>
        <w:spacing w:line="240" w:lineRule="auto"/>
      </w:pPr>
      <w:r>
        <w:separator/>
      </w:r>
    </w:p>
  </w:footnote>
  <w:footnote w:type="continuationSeparator" w:id="0">
    <w:p w14:paraId="4989A7E5" w14:textId="77777777" w:rsidR="00862CDE" w:rsidRDefault="00862CDE" w:rsidP="004443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AA0DF48"/>
    <w:lvl w:ilvl="0">
      <w:start w:val="1"/>
      <w:numFmt w:val="decimal"/>
      <w:lvlText w:val="%1."/>
      <w:lvlJc w:val="left"/>
      <w:pPr>
        <w:tabs>
          <w:tab w:val="num" w:pos="360"/>
        </w:tabs>
        <w:ind w:left="360" w:hangingChars="200" w:hanging="360"/>
      </w:pPr>
    </w:lvl>
  </w:abstractNum>
  <w:abstractNum w:abstractNumId="1" w15:restartNumberingAfterBreak="0">
    <w:nsid w:val="FFFFFF89"/>
    <w:multiLevelType w:val="singleLevel"/>
    <w:tmpl w:val="71E4DB0A"/>
    <w:lvl w:ilvl="0">
      <w:start w:val="1"/>
      <w:numFmt w:val="bullet"/>
      <w:lvlText w:val=""/>
      <w:lvlJc w:val="left"/>
      <w:pPr>
        <w:tabs>
          <w:tab w:val="num" w:pos="360"/>
        </w:tabs>
        <w:ind w:left="360" w:hangingChars="200" w:hanging="360"/>
      </w:pPr>
      <w:rPr>
        <w:rFonts w:ascii="Wingdings" w:hAnsi="Wingdings" w:hint="default"/>
      </w:rPr>
    </w:lvl>
  </w:abstractNum>
  <w:abstractNum w:abstractNumId="2" w15:restartNumberingAfterBreak="0">
    <w:nsid w:val="0228649C"/>
    <w:multiLevelType w:val="hybridMultilevel"/>
    <w:tmpl w:val="AFB8A856"/>
    <w:lvl w:ilvl="0" w:tplc="AC20B468">
      <w:start w:val="1"/>
      <w:numFmt w:val="decimal"/>
      <w:pStyle w:val="code"/>
      <w:lvlText w:val="%1"/>
      <w:lvlJc w:val="left"/>
      <w:pPr>
        <w:ind w:left="520" w:hanging="420"/>
      </w:pPr>
      <w:rPr>
        <w:rFonts w:ascii="Consolas" w:hAnsi="Consolas" w:hint="default"/>
      </w:rPr>
    </w:lvl>
    <w:lvl w:ilvl="1" w:tplc="04090019">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3" w15:restartNumberingAfterBreak="0">
    <w:nsid w:val="21805DF9"/>
    <w:multiLevelType w:val="multilevel"/>
    <w:tmpl w:val="E86882F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1288"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4"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4B3A231A"/>
    <w:multiLevelType w:val="multilevel"/>
    <w:tmpl w:val="749CFD1E"/>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7" w15:restartNumberingAfterBreak="0">
    <w:nsid w:val="60433462"/>
    <w:multiLevelType w:val="hybridMultilevel"/>
    <w:tmpl w:val="D55A57A4"/>
    <w:lvl w:ilvl="0" w:tplc="036249F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17D08FB"/>
    <w:multiLevelType w:val="hybridMultilevel"/>
    <w:tmpl w:val="205CA9AE"/>
    <w:lvl w:ilvl="0" w:tplc="7590999A">
      <w:start w:val="33"/>
      <w:numFmt w:val="decimal"/>
      <w:lvlText w:val="%1"/>
      <w:lvlJc w:val="left"/>
      <w:pPr>
        <w:ind w:left="460" w:hanging="360"/>
      </w:pPr>
      <w:rPr>
        <w:rFonts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9" w15:restartNumberingAfterBreak="0">
    <w:nsid w:val="782038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3"/>
  </w:num>
  <w:num w:numId="2">
    <w:abstractNumId w:val="9"/>
  </w:num>
  <w:num w:numId="3">
    <w:abstractNumId w:val="0"/>
  </w:num>
  <w:num w:numId="4">
    <w:abstractNumId w:val="1"/>
  </w:num>
  <w:num w:numId="5">
    <w:abstractNumId w:val="5"/>
  </w:num>
  <w:num w:numId="6">
    <w:abstractNumId w:val="4"/>
  </w:num>
  <w:num w:numId="7">
    <w:abstractNumId w:val="2"/>
  </w:num>
  <w:num w:numId="8">
    <w:abstractNumId w:val="6"/>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8"/>
  </w:num>
  <w:num w:numId="12">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4A2"/>
    <w:rsid w:val="00005A2A"/>
    <w:rsid w:val="00031948"/>
    <w:rsid w:val="000640F7"/>
    <w:rsid w:val="00085604"/>
    <w:rsid w:val="000E41E5"/>
    <w:rsid w:val="000E6679"/>
    <w:rsid w:val="001674A2"/>
    <w:rsid w:val="00192742"/>
    <w:rsid w:val="00210693"/>
    <w:rsid w:val="00210BD7"/>
    <w:rsid w:val="00292F65"/>
    <w:rsid w:val="002F5F72"/>
    <w:rsid w:val="003427A8"/>
    <w:rsid w:val="00344A52"/>
    <w:rsid w:val="00371CCB"/>
    <w:rsid w:val="00374348"/>
    <w:rsid w:val="003A2310"/>
    <w:rsid w:val="003D116E"/>
    <w:rsid w:val="003E2903"/>
    <w:rsid w:val="00444388"/>
    <w:rsid w:val="004E4F3A"/>
    <w:rsid w:val="0054644D"/>
    <w:rsid w:val="00560940"/>
    <w:rsid w:val="005F06F0"/>
    <w:rsid w:val="00670446"/>
    <w:rsid w:val="006B2C96"/>
    <w:rsid w:val="006F5DBB"/>
    <w:rsid w:val="0070473A"/>
    <w:rsid w:val="00744539"/>
    <w:rsid w:val="007C7D49"/>
    <w:rsid w:val="00811CAC"/>
    <w:rsid w:val="0083719B"/>
    <w:rsid w:val="008406BB"/>
    <w:rsid w:val="00852149"/>
    <w:rsid w:val="00862CDE"/>
    <w:rsid w:val="008A01B7"/>
    <w:rsid w:val="008D0623"/>
    <w:rsid w:val="008D73BE"/>
    <w:rsid w:val="008E621E"/>
    <w:rsid w:val="0093341E"/>
    <w:rsid w:val="0095394B"/>
    <w:rsid w:val="009C30A5"/>
    <w:rsid w:val="009E3D07"/>
    <w:rsid w:val="00A110C4"/>
    <w:rsid w:val="00AC7811"/>
    <w:rsid w:val="00B03A68"/>
    <w:rsid w:val="00B06128"/>
    <w:rsid w:val="00B23ABA"/>
    <w:rsid w:val="00B4338C"/>
    <w:rsid w:val="00B55B05"/>
    <w:rsid w:val="00B72023"/>
    <w:rsid w:val="00BA11CB"/>
    <w:rsid w:val="00BB01B0"/>
    <w:rsid w:val="00BC136B"/>
    <w:rsid w:val="00BC591A"/>
    <w:rsid w:val="00BD392A"/>
    <w:rsid w:val="00C1216B"/>
    <w:rsid w:val="00C20466"/>
    <w:rsid w:val="00C273ED"/>
    <w:rsid w:val="00C87772"/>
    <w:rsid w:val="00CD71A9"/>
    <w:rsid w:val="00CF2210"/>
    <w:rsid w:val="00D038A0"/>
    <w:rsid w:val="00D21367"/>
    <w:rsid w:val="00D22C42"/>
    <w:rsid w:val="00D516F3"/>
    <w:rsid w:val="00D71751"/>
    <w:rsid w:val="00D80A4E"/>
    <w:rsid w:val="00DB4883"/>
    <w:rsid w:val="00DC1DD5"/>
    <w:rsid w:val="00DD41C2"/>
    <w:rsid w:val="00DE3A6E"/>
    <w:rsid w:val="00E206F2"/>
    <w:rsid w:val="00E2797F"/>
    <w:rsid w:val="00E613AD"/>
    <w:rsid w:val="00E96EDE"/>
    <w:rsid w:val="00EA1804"/>
    <w:rsid w:val="00F2592C"/>
    <w:rsid w:val="00F5134D"/>
    <w:rsid w:val="00F85C08"/>
    <w:rsid w:val="00FE095E"/>
    <w:rsid w:val="00FE431A"/>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1A345"/>
  <w15:chartTrackingRefBased/>
  <w15:docId w15:val="{20AE35BF-2F42-4900-9F82-297BF7B8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E41E5"/>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B72023"/>
    <w:pPr>
      <w:keepNext/>
      <w:keepLines/>
      <w:numPr>
        <w:ilvl w:val="1"/>
        <w:numId w:val="1"/>
      </w:numPr>
      <w:spacing w:before="260" w:after="260" w:line="415" w:lineRule="auto"/>
      <w:ind w:left="578" w:hanging="578"/>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B72023"/>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rsid w:val="00A110C4"/>
    <w:rPr>
      <w:rFonts w:eastAsia="黑体"/>
      <w:sz w:val="24"/>
      <w:szCs w:val="32"/>
    </w:rPr>
  </w:style>
  <w:style w:type="character" w:customStyle="1" w:styleId="40">
    <w:name w:val="标题 4 字符"/>
    <w:basedOn w:val="a0"/>
    <w:link w:val="4"/>
    <w:uiPriority w:val="9"/>
    <w:semiHidden/>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b/>
      <w:bCs/>
      <w:sz w:val="28"/>
      <w:szCs w:val="28"/>
    </w:rPr>
  </w:style>
  <w:style w:type="character" w:customStyle="1" w:styleId="60">
    <w:name w:val="标题 6 字符"/>
    <w:basedOn w:val="a0"/>
    <w:link w:val="6"/>
    <w:uiPriority w:val="9"/>
    <w:semiHidden/>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52149"/>
    <w:rPr>
      <w:b/>
      <w:bCs/>
      <w:sz w:val="24"/>
      <w:szCs w:val="24"/>
    </w:rPr>
  </w:style>
  <w:style w:type="character" w:customStyle="1" w:styleId="80">
    <w:name w:val="标题 8 字符"/>
    <w:basedOn w:val="a0"/>
    <w:link w:val="8"/>
    <w:uiPriority w:val="9"/>
    <w:semiHidden/>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852149"/>
    <w:rPr>
      <w:rFonts w:asciiTheme="majorHAnsi" w:eastAsiaTheme="majorEastAsia" w:hAnsiTheme="majorHAnsi" w:cstheme="majorBidi"/>
      <w:b/>
      <w:bCs/>
      <w:sz w:val="32"/>
      <w:szCs w:val="32"/>
    </w:rPr>
  </w:style>
  <w:style w:type="paragraph" w:customStyle="1" w:styleId="a7">
    <w:name w:val="一级标题"/>
    <w:basedOn w:val="1"/>
    <w:next w:val="a"/>
    <w:link w:val="a8"/>
    <w:rsid w:val="006B2C96"/>
    <w:rPr>
      <w:b/>
    </w:rPr>
  </w:style>
  <w:style w:type="paragraph" w:customStyle="1" w:styleId="a9">
    <w:name w:val="二级标题"/>
    <w:basedOn w:val="2"/>
    <w:link w:val="aa"/>
    <w:rsid w:val="006B2C96"/>
    <w:rPr>
      <w:b/>
    </w:rPr>
  </w:style>
  <w:style w:type="character" w:customStyle="1" w:styleId="a8">
    <w:name w:val="一级标题 字符"/>
    <w:basedOn w:val="10"/>
    <w:link w:val="a7"/>
    <w:rsid w:val="006B2C96"/>
    <w:rPr>
      <w:rFonts w:eastAsia="黑体"/>
      <w:b/>
      <w:bCs/>
      <w:kern w:val="44"/>
      <w:sz w:val="32"/>
      <w:szCs w:val="44"/>
    </w:rPr>
  </w:style>
  <w:style w:type="paragraph" w:customStyle="1" w:styleId="ab">
    <w:name w:val="三级标题"/>
    <w:basedOn w:val="3"/>
    <w:link w:val="ac"/>
    <w:rsid w:val="006B2C96"/>
  </w:style>
  <w:style w:type="character" w:customStyle="1" w:styleId="aa">
    <w:name w:val="二级标题 字符"/>
    <w:basedOn w:val="a0"/>
    <w:link w:val="a9"/>
    <w:rsid w:val="006B2C96"/>
    <w:rPr>
      <w:rFonts w:ascii="黑体" w:eastAsia="黑体" w:hAnsi="黑体" w:cstheme="majorBidi"/>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rsid w:val="006B2C96"/>
    <w:rPr>
      <w:rFonts w:eastAsia="黑体"/>
      <w:sz w:val="24"/>
      <w:szCs w:val="32"/>
    </w:rPr>
  </w:style>
  <w:style w:type="paragraph" w:styleId="ae">
    <w:name w:val="header"/>
    <w:basedOn w:val="a"/>
    <w:link w:val="af"/>
    <w:uiPriority w:val="99"/>
    <w:unhideWhenUsed/>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44388"/>
    <w:rPr>
      <w:rFonts w:eastAsia="宋体"/>
      <w:sz w:val="18"/>
      <w:szCs w:val="18"/>
    </w:rPr>
  </w:style>
  <w:style w:type="paragraph" w:styleId="af0">
    <w:name w:val="footer"/>
    <w:basedOn w:val="a"/>
    <w:link w:val="af1"/>
    <w:uiPriority w:val="99"/>
    <w:unhideWhenUsed/>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sid w:val="00444388"/>
    <w:rPr>
      <w:rFonts w:eastAsia="宋体"/>
      <w:sz w:val="18"/>
      <w:szCs w:val="18"/>
    </w:rPr>
  </w:style>
  <w:style w:type="table" w:styleId="af2">
    <w:name w:val="Table Grid"/>
    <w:basedOn w:val="a1"/>
    <w:uiPriority w:val="39"/>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DD41C2"/>
    <w:pPr>
      <w:numPr>
        <w:numId w:val="7"/>
      </w:numPr>
      <w:pBdr>
        <w:top w:val="single" w:sz="4" w:space="1" w:color="auto"/>
        <w:left w:val="single" w:sz="4" w:space="4" w:color="auto"/>
        <w:bottom w:val="single" w:sz="4" w:space="1" w:color="auto"/>
        <w:right w:val="single" w:sz="4" w:space="4" w:color="auto"/>
      </w:pBdr>
      <w:spacing w:line="240" w:lineRule="auto"/>
      <w:ind w:rightChars="100" w:right="100"/>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rsid w:val="0070473A"/>
    <w:rPr>
      <w:rFonts w:ascii="Consolas" w:eastAsia="宋体" w:hAnsi="Consolas"/>
      <w:noProof/>
    </w:rPr>
  </w:style>
  <w:style w:type="character" w:customStyle="1" w:styleId="HTML0">
    <w:name w:val="HTML 预设格式 字符"/>
    <w:basedOn w:val="a0"/>
    <w:link w:val="HTML"/>
    <w:uiPriority w:val="99"/>
    <w:semiHidden/>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 w:type="character" w:styleId="af4">
    <w:name w:val="Hyperlink"/>
    <w:basedOn w:val="a0"/>
    <w:uiPriority w:val="99"/>
    <w:unhideWhenUsed/>
    <w:rsid w:val="009C30A5"/>
    <w:rPr>
      <w:color w:val="0000FF"/>
      <w:u w:val="single"/>
    </w:rPr>
  </w:style>
  <w:style w:type="character" w:styleId="af5">
    <w:name w:val="Unresolved Mention"/>
    <w:basedOn w:val="a0"/>
    <w:uiPriority w:val="99"/>
    <w:semiHidden/>
    <w:unhideWhenUsed/>
    <w:rsid w:val="00E613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52693">
      <w:bodyDiv w:val="1"/>
      <w:marLeft w:val="0"/>
      <w:marRight w:val="0"/>
      <w:marTop w:val="0"/>
      <w:marBottom w:val="0"/>
      <w:divBdr>
        <w:top w:val="none" w:sz="0" w:space="0" w:color="auto"/>
        <w:left w:val="none" w:sz="0" w:space="0" w:color="auto"/>
        <w:bottom w:val="none" w:sz="0" w:space="0" w:color="auto"/>
        <w:right w:val="none" w:sz="0" w:space="0" w:color="auto"/>
      </w:divBdr>
    </w:div>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349796139">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 w:id="1908177730">
      <w:bodyDiv w:val="1"/>
      <w:marLeft w:val="0"/>
      <w:marRight w:val="0"/>
      <w:marTop w:val="0"/>
      <w:marBottom w:val="0"/>
      <w:divBdr>
        <w:top w:val="none" w:sz="0" w:space="0" w:color="auto"/>
        <w:left w:val="none" w:sz="0" w:space="0" w:color="auto"/>
        <w:bottom w:val="none" w:sz="0" w:space="0" w:color="auto"/>
        <w:right w:val="none" w:sz="0" w:space="0" w:color="auto"/>
      </w:divBdr>
    </w:div>
    <w:div w:id="1966890013">
      <w:bodyDiv w:val="1"/>
      <w:marLeft w:val="0"/>
      <w:marRight w:val="0"/>
      <w:marTop w:val="0"/>
      <w:marBottom w:val="0"/>
      <w:divBdr>
        <w:top w:val="none" w:sz="0" w:space="0" w:color="auto"/>
        <w:left w:val="none" w:sz="0" w:space="0" w:color="auto"/>
        <w:bottom w:val="none" w:sz="0" w:space="0" w:color="auto"/>
        <w:right w:val="none" w:sz="0" w:space="0" w:color="auto"/>
      </w:divBdr>
    </w:div>
    <w:div w:id="2062286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towardsdatascience.com/deep-inside-autoencoders-7e41f319999f"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B2945B-CB1D-42EB-8393-ADB6AD636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8</TotalTime>
  <Pages>1</Pages>
  <Words>1559</Words>
  <Characters>8892</Characters>
  <Application>Microsoft Office Word</Application>
  <DocSecurity>0</DocSecurity>
  <Lines>74</Lines>
  <Paragraphs>20</Paragraphs>
  <ScaleCrop>false</ScaleCrop>
  <Company/>
  <LinksUpToDate>false</LinksUpToDate>
  <CharactersWithSpaces>1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DELL</cp:lastModifiedBy>
  <cp:revision>28</cp:revision>
  <dcterms:created xsi:type="dcterms:W3CDTF">2023-04-24T04:21:00Z</dcterms:created>
  <dcterms:modified xsi:type="dcterms:W3CDTF">2023-10-07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2exWRoG"/&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